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76173498"/>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0228A8CE" w14:textId="2D74C7F9" w:rsidR="00CD0712" w:rsidRDefault="00FA1482" w:rsidP="00CD0712">
      <w:pPr>
        <w:pStyle w:val="Verzeichnis1"/>
        <w:rPr>
          <w:rFonts w:eastAsiaTheme="minorEastAsia" w:cstheme="minorBidi"/>
        </w:rPr>
      </w:pPr>
      <w:r>
        <w:lastRenderedPageBreak/>
        <w:fldChar w:fldCharType="begin"/>
      </w:r>
      <w:r>
        <w:instrText xml:space="preserve"> TOC \o "1-3" \h \z \u </w:instrText>
      </w:r>
      <w:r>
        <w:fldChar w:fldCharType="separate"/>
      </w:r>
      <w:hyperlink w:anchor="_Toc476173498" w:history="1">
        <w:r w:rsidR="00CD0712" w:rsidRPr="00986084">
          <w:rPr>
            <w:rStyle w:val="Hyperlink"/>
          </w:rPr>
          <w:t>Management Summary</w:t>
        </w:r>
        <w:r w:rsidR="00CD0712">
          <w:rPr>
            <w:webHidden/>
          </w:rPr>
          <w:tab/>
        </w:r>
        <w:r w:rsidR="00CD0712">
          <w:rPr>
            <w:webHidden/>
          </w:rPr>
          <w:fldChar w:fldCharType="begin"/>
        </w:r>
        <w:r w:rsidR="00CD0712">
          <w:rPr>
            <w:webHidden/>
          </w:rPr>
          <w:instrText xml:space="preserve"> PAGEREF _Toc476173498 \h </w:instrText>
        </w:r>
        <w:r w:rsidR="00CD0712">
          <w:rPr>
            <w:webHidden/>
          </w:rPr>
        </w:r>
        <w:r w:rsidR="00CD0712">
          <w:rPr>
            <w:webHidden/>
          </w:rPr>
          <w:fldChar w:fldCharType="separate"/>
        </w:r>
        <w:r w:rsidR="00CD0712">
          <w:rPr>
            <w:webHidden/>
          </w:rPr>
          <w:t>II</w:t>
        </w:r>
        <w:r w:rsidR="00CD0712">
          <w:rPr>
            <w:webHidden/>
          </w:rPr>
          <w:fldChar w:fldCharType="end"/>
        </w:r>
      </w:hyperlink>
    </w:p>
    <w:p w14:paraId="6CE092AB" w14:textId="117F3F43" w:rsidR="00CD0712" w:rsidRDefault="00CD0712" w:rsidP="00CD0712">
      <w:pPr>
        <w:pStyle w:val="Verzeichnis1"/>
        <w:rPr>
          <w:rFonts w:eastAsiaTheme="minorEastAsia" w:cstheme="minorBidi"/>
        </w:rPr>
      </w:pPr>
      <w:hyperlink w:anchor="_Toc476173499" w:history="1">
        <w:r w:rsidRPr="00986084">
          <w:rPr>
            <w:rStyle w:val="Hyperlink"/>
          </w:rPr>
          <w:t>Abkürzungsverzeichnis</w:t>
        </w:r>
        <w:r>
          <w:rPr>
            <w:webHidden/>
          </w:rPr>
          <w:tab/>
        </w:r>
        <w:r>
          <w:rPr>
            <w:webHidden/>
          </w:rPr>
          <w:fldChar w:fldCharType="begin"/>
        </w:r>
        <w:r>
          <w:rPr>
            <w:webHidden/>
          </w:rPr>
          <w:instrText xml:space="preserve"> PAGEREF _Toc476173499 \h </w:instrText>
        </w:r>
        <w:r>
          <w:rPr>
            <w:webHidden/>
          </w:rPr>
        </w:r>
        <w:r>
          <w:rPr>
            <w:webHidden/>
          </w:rPr>
          <w:fldChar w:fldCharType="separate"/>
        </w:r>
        <w:r>
          <w:rPr>
            <w:webHidden/>
          </w:rPr>
          <w:t>VI</w:t>
        </w:r>
        <w:r>
          <w:rPr>
            <w:webHidden/>
          </w:rPr>
          <w:fldChar w:fldCharType="end"/>
        </w:r>
      </w:hyperlink>
    </w:p>
    <w:p w14:paraId="7E678DED" w14:textId="62FF04DD" w:rsidR="00CD0712" w:rsidRDefault="00CD0712" w:rsidP="00CD0712">
      <w:pPr>
        <w:pStyle w:val="Verzeichnis1"/>
        <w:rPr>
          <w:rFonts w:eastAsiaTheme="minorEastAsia" w:cstheme="minorBidi"/>
        </w:rPr>
      </w:pPr>
      <w:hyperlink w:anchor="_Toc476173500" w:history="1">
        <w:r w:rsidRPr="00986084">
          <w:rPr>
            <w:rStyle w:val="Hyperlink"/>
          </w:rPr>
          <w:t>Abbildungsverzeichnis</w:t>
        </w:r>
        <w:r>
          <w:rPr>
            <w:webHidden/>
          </w:rPr>
          <w:tab/>
        </w:r>
        <w:r>
          <w:rPr>
            <w:webHidden/>
          </w:rPr>
          <w:fldChar w:fldCharType="begin"/>
        </w:r>
        <w:r>
          <w:rPr>
            <w:webHidden/>
          </w:rPr>
          <w:instrText xml:space="preserve"> PAGEREF _Toc476173500 \h </w:instrText>
        </w:r>
        <w:r>
          <w:rPr>
            <w:webHidden/>
          </w:rPr>
        </w:r>
        <w:r>
          <w:rPr>
            <w:webHidden/>
          </w:rPr>
          <w:fldChar w:fldCharType="separate"/>
        </w:r>
        <w:r>
          <w:rPr>
            <w:webHidden/>
          </w:rPr>
          <w:t>VII</w:t>
        </w:r>
        <w:r>
          <w:rPr>
            <w:webHidden/>
          </w:rPr>
          <w:fldChar w:fldCharType="end"/>
        </w:r>
      </w:hyperlink>
    </w:p>
    <w:p w14:paraId="65BCABEA" w14:textId="60BE7E3C" w:rsidR="00CD0712" w:rsidRDefault="00CD0712" w:rsidP="00CD0712">
      <w:pPr>
        <w:pStyle w:val="Verzeichnis1"/>
        <w:rPr>
          <w:rFonts w:eastAsiaTheme="minorEastAsia" w:cstheme="minorBidi"/>
        </w:rPr>
      </w:pPr>
      <w:hyperlink w:anchor="_Toc476173501" w:history="1">
        <w:r w:rsidRPr="00986084">
          <w:rPr>
            <w:rStyle w:val="Hyperlink"/>
          </w:rPr>
          <w:t>1.</w:t>
        </w:r>
        <w:r>
          <w:rPr>
            <w:rFonts w:eastAsiaTheme="minorEastAsia" w:cstheme="minorBidi"/>
          </w:rPr>
          <w:tab/>
        </w:r>
        <w:r w:rsidRPr="00986084">
          <w:rPr>
            <w:rStyle w:val="Hyperlink"/>
          </w:rPr>
          <w:t>Einleitung</w:t>
        </w:r>
        <w:r>
          <w:rPr>
            <w:webHidden/>
          </w:rPr>
          <w:tab/>
        </w:r>
        <w:r>
          <w:rPr>
            <w:webHidden/>
          </w:rPr>
          <w:fldChar w:fldCharType="begin"/>
        </w:r>
        <w:r>
          <w:rPr>
            <w:webHidden/>
          </w:rPr>
          <w:instrText xml:space="preserve"> PAGEREF _Toc476173501 \h </w:instrText>
        </w:r>
        <w:r>
          <w:rPr>
            <w:webHidden/>
          </w:rPr>
        </w:r>
        <w:r>
          <w:rPr>
            <w:webHidden/>
          </w:rPr>
          <w:fldChar w:fldCharType="separate"/>
        </w:r>
        <w:r>
          <w:rPr>
            <w:webHidden/>
          </w:rPr>
          <w:t>1</w:t>
        </w:r>
        <w:r>
          <w:rPr>
            <w:webHidden/>
          </w:rPr>
          <w:fldChar w:fldCharType="end"/>
        </w:r>
      </w:hyperlink>
    </w:p>
    <w:p w14:paraId="121C22BA" w14:textId="5CF61028" w:rsidR="00CD0712" w:rsidRDefault="00CD0712">
      <w:pPr>
        <w:pStyle w:val="Verzeichnis2"/>
        <w:tabs>
          <w:tab w:val="left" w:pos="960"/>
          <w:tab w:val="right" w:leader="underscore" w:pos="9344"/>
        </w:tabs>
        <w:rPr>
          <w:rFonts w:eastAsiaTheme="minorEastAsia" w:cstheme="minorBidi"/>
          <w:b w:val="0"/>
          <w:bCs w:val="0"/>
          <w:noProof/>
        </w:rPr>
      </w:pPr>
      <w:hyperlink w:anchor="_Toc476173502" w:history="1">
        <w:r w:rsidRPr="00986084">
          <w:rPr>
            <w:rStyle w:val="Hyperlink"/>
            <w:noProof/>
          </w:rPr>
          <w:t>1.1.</w:t>
        </w:r>
        <w:r>
          <w:rPr>
            <w:rFonts w:eastAsiaTheme="minorEastAsia" w:cstheme="minorBidi"/>
            <w:b w:val="0"/>
            <w:bCs w:val="0"/>
            <w:noProof/>
          </w:rPr>
          <w:tab/>
        </w:r>
        <w:r w:rsidRPr="00986084">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76173502 \h </w:instrText>
        </w:r>
        <w:r>
          <w:rPr>
            <w:noProof/>
            <w:webHidden/>
          </w:rPr>
        </w:r>
        <w:r>
          <w:rPr>
            <w:noProof/>
            <w:webHidden/>
          </w:rPr>
          <w:fldChar w:fldCharType="separate"/>
        </w:r>
        <w:r>
          <w:rPr>
            <w:noProof/>
            <w:webHidden/>
          </w:rPr>
          <w:t>1</w:t>
        </w:r>
        <w:r>
          <w:rPr>
            <w:noProof/>
            <w:webHidden/>
          </w:rPr>
          <w:fldChar w:fldCharType="end"/>
        </w:r>
      </w:hyperlink>
    </w:p>
    <w:p w14:paraId="5C6CF091" w14:textId="336953BE" w:rsidR="00CD0712" w:rsidRDefault="00CD0712">
      <w:pPr>
        <w:pStyle w:val="Verzeichnis2"/>
        <w:tabs>
          <w:tab w:val="left" w:pos="960"/>
          <w:tab w:val="right" w:leader="underscore" w:pos="9344"/>
        </w:tabs>
        <w:rPr>
          <w:rFonts w:eastAsiaTheme="minorEastAsia" w:cstheme="minorBidi"/>
          <w:b w:val="0"/>
          <w:bCs w:val="0"/>
          <w:noProof/>
        </w:rPr>
      </w:pPr>
      <w:hyperlink w:anchor="_Toc476173503" w:history="1">
        <w:r w:rsidRPr="00986084">
          <w:rPr>
            <w:rStyle w:val="Hyperlink"/>
            <w:rFonts w:ascii="Times New Roman" w:hAnsi="Times New Roman"/>
            <w:noProof/>
          </w:rPr>
          <w:t>1.2.</w:t>
        </w:r>
        <w:r>
          <w:rPr>
            <w:rFonts w:eastAsiaTheme="minorEastAsia" w:cstheme="minorBidi"/>
            <w:b w:val="0"/>
            <w:bCs w:val="0"/>
            <w:noProof/>
          </w:rPr>
          <w:tab/>
        </w:r>
        <w:r w:rsidRPr="00986084">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76173503 \h </w:instrText>
        </w:r>
        <w:r>
          <w:rPr>
            <w:noProof/>
            <w:webHidden/>
          </w:rPr>
        </w:r>
        <w:r>
          <w:rPr>
            <w:noProof/>
            <w:webHidden/>
          </w:rPr>
          <w:fldChar w:fldCharType="separate"/>
        </w:r>
        <w:r>
          <w:rPr>
            <w:noProof/>
            <w:webHidden/>
          </w:rPr>
          <w:t>2</w:t>
        </w:r>
        <w:r>
          <w:rPr>
            <w:noProof/>
            <w:webHidden/>
          </w:rPr>
          <w:fldChar w:fldCharType="end"/>
        </w:r>
      </w:hyperlink>
    </w:p>
    <w:p w14:paraId="5A55D0F4" w14:textId="31A8C6D6" w:rsidR="00CD0712" w:rsidRDefault="00CD0712">
      <w:pPr>
        <w:pStyle w:val="Verzeichnis2"/>
        <w:tabs>
          <w:tab w:val="left" w:pos="960"/>
          <w:tab w:val="right" w:leader="underscore" w:pos="9344"/>
        </w:tabs>
        <w:rPr>
          <w:rFonts w:eastAsiaTheme="minorEastAsia" w:cstheme="minorBidi"/>
          <w:b w:val="0"/>
          <w:bCs w:val="0"/>
          <w:noProof/>
        </w:rPr>
      </w:pPr>
      <w:hyperlink w:anchor="_Toc476173504" w:history="1">
        <w:r w:rsidRPr="00986084">
          <w:rPr>
            <w:rStyle w:val="Hyperlink"/>
            <w:rFonts w:ascii="Times New Roman" w:hAnsi="Times New Roman"/>
            <w:noProof/>
          </w:rPr>
          <w:t>1.3.</w:t>
        </w:r>
        <w:r>
          <w:rPr>
            <w:rFonts w:eastAsiaTheme="minorEastAsia" w:cstheme="minorBidi"/>
            <w:b w:val="0"/>
            <w:bCs w:val="0"/>
            <w:noProof/>
          </w:rPr>
          <w:tab/>
        </w:r>
        <w:r w:rsidRPr="00986084">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76173504 \h </w:instrText>
        </w:r>
        <w:r>
          <w:rPr>
            <w:noProof/>
            <w:webHidden/>
          </w:rPr>
        </w:r>
        <w:r>
          <w:rPr>
            <w:noProof/>
            <w:webHidden/>
          </w:rPr>
          <w:fldChar w:fldCharType="separate"/>
        </w:r>
        <w:r>
          <w:rPr>
            <w:noProof/>
            <w:webHidden/>
          </w:rPr>
          <w:t>2</w:t>
        </w:r>
        <w:r>
          <w:rPr>
            <w:noProof/>
            <w:webHidden/>
          </w:rPr>
          <w:fldChar w:fldCharType="end"/>
        </w:r>
      </w:hyperlink>
    </w:p>
    <w:p w14:paraId="293DF829" w14:textId="4464E773" w:rsidR="00CD0712" w:rsidRDefault="00CD0712">
      <w:pPr>
        <w:pStyle w:val="Verzeichnis2"/>
        <w:tabs>
          <w:tab w:val="left" w:pos="960"/>
          <w:tab w:val="right" w:leader="underscore" w:pos="9344"/>
        </w:tabs>
        <w:rPr>
          <w:rFonts w:eastAsiaTheme="minorEastAsia" w:cstheme="minorBidi"/>
          <w:b w:val="0"/>
          <w:bCs w:val="0"/>
          <w:noProof/>
        </w:rPr>
      </w:pPr>
      <w:hyperlink w:anchor="_Toc476173505" w:history="1">
        <w:r w:rsidRPr="00986084">
          <w:rPr>
            <w:rStyle w:val="Hyperlink"/>
            <w:rFonts w:ascii="Times New Roman" w:hAnsi="Times New Roman"/>
            <w:noProof/>
          </w:rPr>
          <w:t>1.4.</w:t>
        </w:r>
        <w:r>
          <w:rPr>
            <w:rFonts w:eastAsiaTheme="minorEastAsia" w:cstheme="minorBidi"/>
            <w:b w:val="0"/>
            <w:bCs w:val="0"/>
            <w:noProof/>
          </w:rPr>
          <w:tab/>
        </w:r>
        <w:r w:rsidRPr="00986084">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76173505 \h </w:instrText>
        </w:r>
        <w:r>
          <w:rPr>
            <w:noProof/>
            <w:webHidden/>
          </w:rPr>
        </w:r>
        <w:r>
          <w:rPr>
            <w:noProof/>
            <w:webHidden/>
          </w:rPr>
          <w:fldChar w:fldCharType="separate"/>
        </w:r>
        <w:r>
          <w:rPr>
            <w:noProof/>
            <w:webHidden/>
          </w:rPr>
          <w:t>2</w:t>
        </w:r>
        <w:r>
          <w:rPr>
            <w:noProof/>
            <w:webHidden/>
          </w:rPr>
          <w:fldChar w:fldCharType="end"/>
        </w:r>
      </w:hyperlink>
    </w:p>
    <w:p w14:paraId="4965F65D" w14:textId="01ECCC1C" w:rsidR="00CD0712" w:rsidRDefault="00CD0712">
      <w:pPr>
        <w:pStyle w:val="Verzeichnis2"/>
        <w:tabs>
          <w:tab w:val="left" w:pos="960"/>
          <w:tab w:val="right" w:leader="underscore" w:pos="9344"/>
        </w:tabs>
        <w:rPr>
          <w:rFonts w:eastAsiaTheme="minorEastAsia" w:cstheme="minorBidi"/>
          <w:b w:val="0"/>
          <w:bCs w:val="0"/>
          <w:noProof/>
        </w:rPr>
      </w:pPr>
      <w:hyperlink w:anchor="_Toc476173506" w:history="1">
        <w:r w:rsidRPr="00986084">
          <w:rPr>
            <w:rStyle w:val="Hyperlink"/>
            <w:rFonts w:ascii="Times New Roman" w:hAnsi="Times New Roman"/>
            <w:noProof/>
          </w:rPr>
          <w:t>1.5.</w:t>
        </w:r>
        <w:r>
          <w:rPr>
            <w:rFonts w:eastAsiaTheme="minorEastAsia" w:cstheme="minorBidi"/>
            <w:b w:val="0"/>
            <w:bCs w:val="0"/>
            <w:noProof/>
          </w:rPr>
          <w:tab/>
        </w:r>
        <w:r w:rsidRPr="00986084">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76173506 \h </w:instrText>
        </w:r>
        <w:r>
          <w:rPr>
            <w:noProof/>
            <w:webHidden/>
          </w:rPr>
        </w:r>
        <w:r>
          <w:rPr>
            <w:noProof/>
            <w:webHidden/>
          </w:rPr>
          <w:fldChar w:fldCharType="separate"/>
        </w:r>
        <w:r>
          <w:rPr>
            <w:noProof/>
            <w:webHidden/>
          </w:rPr>
          <w:t>3</w:t>
        </w:r>
        <w:r>
          <w:rPr>
            <w:noProof/>
            <w:webHidden/>
          </w:rPr>
          <w:fldChar w:fldCharType="end"/>
        </w:r>
      </w:hyperlink>
    </w:p>
    <w:p w14:paraId="67A933D6" w14:textId="3939B2B0" w:rsidR="00CD0712" w:rsidRDefault="00CD0712" w:rsidP="00CD0712">
      <w:pPr>
        <w:pStyle w:val="Verzeichnis1"/>
        <w:rPr>
          <w:rFonts w:eastAsiaTheme="minorEastAsia" w:cstheme="minorBidi"/>
        </w:rPr>
      </w:pPr>
      <w:hyperlink w:anchor="_Toc476173507" w:history="1">
        <w:r w:rsidRPr="00986084">
          <w:rPr>
            <w:rStyle w:val="Hyperlink"/>
          </w:rPr>
          <w:t>2.</w:t>
        </w:r>
        <w:r>
          <w:rPr>
            <w:rFonts w:eastAsiaTheme="minorEastAsia" w:cstheme="minorBidi"/>
          </w:rPr>
          <w:tab/>
        </w:r>
        <w:r w:rsidRPr="00986084">
          <w:rPr>
            <w:rStyle w:val="Hyperlink"/>
          </w:rPr>
          <w:t>Grundlagen</w:t>
        </w:r>
        <w:r>
          <w:rPr>
            <w:webHidden/>
          </w:rPr>
          <w:tab/>
        </w:r>
        <w:r>
          <w:rPr>
            <w:webHidden/>
          </w:rPr>
          <w:fldChar w:fldCharType="begin"/>
        </w:r>
        <w:r>
          <w:rPr>
            <w:webHidden/>
          </w:rPr>
          <w:instrText xml:space="preserve"> PAGEREF _Toc476173507 \h </w:instrText>
        </w:r>
        <w:r>
          <w:rPr>
            <w:webHidden/>
          </w:rPr>
        </w:r>
        <w:r>
          <w:rPr>
            <w:webHidden/>
          </w:rPr>
          <w:fldChar w:fldCharType="separate"/>
        </w:r>
        <w:r>
          <w:rPr>
            <w:webHidden/>
          </w:rPr>
          <w:t>5</w:t>
        </w:r>
        <w:r>
          <w:rPr>
            <w:webHidden/>
          </w:rPr>
          <w:fldChar w:fldCharType="end"/>
        </w:r>
      </w:hyperlink>
    </w:p>
    <w:p w14:paraId="613681B7" w14:textId="2819B662" w:rsidR="00CD0712" w:rsidRDefault="00CD0712">
      <w:pPr>
        <w:pStyle w:val="Verzeichnis2"/>
        <w:tabs>
          <w:tab w:val="left" w:pos="960"/>
          <w:tab w:val="right" w:leader="underscore" w:pos="9344"/>
        </w:tabs>
        <w:rPr>
          <w:rFonts w:eastAsiaTheme="minorEastAsia" w:cstheme="minorBidi"/>
          <w:b w:val="0"/>
          <w:bCs w:val="0"/>
          <w:noProof/>
        </w:rPr>
      </w:pPr>
      <w:hyperlink w:anchor="_Toc476173508" w:history="1">
        <w:r w:rsidRPr="00986084">
          <w:rPr>
            <w:rStyle w:val="Hyperlink"/>
            <w:rFonts w:ascii="Times New Roman" w:hAnsi="Times New Roman"/>
            <w:noProof/>
          </w:rPr>
          <w:t>2.1.</w:t>
        </w:r>
        <w:r>
          <w:rPr>
            <w:rFonts w:eastAsiaTheme="minorEastAsia" w:cstheme="minorBidi"/>
            <w:b w:val="0"/>
            <w:bCs w:val="0"/>
            <w:noProof/>
          </w:rPr>
          <w:tab/>
        </w:r>
        <w:r w:rsidRPr="00986084">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76173508 \h </w:instrText>
        </w:r>
        <w:r>
          <w:rPr>
            <w:noProof/>
            <w:webHidden/>
          </w:rPr>
        </w:r>
        <w:r>
          <w:rPr>
            <w:noProof/>
            <w:webHidden/>
          </w:rPr>
          <w:fldChar w:fldCharType="separate"/>
        </w:r>
        <w:r>
          <w:rPr>
            <w:noProof/>
            <w:webHidden/>
          </w:rPr>
          <w:t>5</w:t>
        </w:r>
        <w:r>
          <w:rPr>
            <w:noProof/>
            <w:webHidden/>
          </w:rPr>
          <w:fldChar w:fldCharType="end"/>
        </w:r>
      </w:hyperlink>
    </w:p>
    <w:p w14:paraId="031B35AE" w14:textId="484ED1A7" w:rsidR="00CD0712" w:rsidRDefault="00CD0712">
      <w:pPr>
        <w:pStyle w:val="Verzeichnis2"/>
        <w:tabs>
          <w:tab w:val="left" w:pos="960"/>
          <w:tab w:val="right" w:leader="underscore" w:pos="9344"/>
        </w:tabs>
        <w:rPr>
          <w:rFonts w:eastAsiaTheme="minorEastAsia" w:cstheme="minorBidi"/>
          <w:b w:val="0"/>
          <w:bCs w:val="0"/>
          <w:noProof/>
        </w:rPr>
      </w:pPr>
      <w:hyperlink w:anchor="_Toc476173509" w:history="1">
        <w:r w:rsidRPr="00986084">
          <w:rPr>
            <w:rStyle w:val="Hyperlink"/>
            <w:rFonts w:ascii="Times New Roman" w:hAnsi="Times New Roman"/>
            <w:noProof/>
          </w:rPr>
          <w:t>2.1.1.</w:t>
        </w:r>
        <w:r>
          <w:rPr>
            <w:rFonts w:eastAsiaTheme="minorEastAsia" w:cstheme="minorBidi"/>
            <w:b w:val="0"/>
            <w:bCs w:val="0"/>
            <w:noProof/>
          </w:rPr>
          <w:tab/>
        </w:r>
        <w:r w:rsidRPr="00986084">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76173509 \h </w:instrText>
        </w:r>
        <w:r>
          <w:rPr>
            <w:noProof/>
            <w:webHidden/>
          </w:rPr>
        </w:r>
        <w:r>
          <w:rPr>
            <w:noProof/>
            <w:webHidden/>
          </w:rPr>
          <w:fldChar w:fldCharType="separate"/>
        </w:r>
        <w:r>
          <w:rPr>
            <w:noProof/>
            <w:webHidden/>
          </w:rPr>
          <w:t>5</w:t>
        </w:r>
        <w:r>
          <w:rPr>
            <w:noProof/>
            <w:webHidden/>
          </w:rPr>
          <w:fldChar w:fldCharType="end"/>
        </w:r>
      </w:hyperlink>
    </w:p>
    <w:p w14:paraId="45E712C7" w14:textId="24F5B5E5" w:rsidR="00CD0712" w:rsidRDefault="00CD0712">
      <w:pPr>
        <w:pStyle w:val="Verzeichnis2"/>
        <w:tabs>
          <w:tab w:val="left" w:pos="960"/>
          <w:tab w:val="right" w:leader="underscore" w:pos="9344"/>
        </w:tabs>
        <w:rPr>
          <w:rFonts w:eastAsiaTheme="minorEastAsia" w:cstheme="minorBidi"/>
          <w:b w:val="0"/>
          <w:bCs w:val="0"/>
          <w:noProof/>
        </w:rPr>
      </w:pPr>
      <w:hyperlink w:anchor="_Toc476173510" w:history="1">
        <w:r w:rsidRPr="00986084">
          <w:rPr>
            <w:rStyle w:val="Hyperlink"/>
            <w:rFonts w:ascii="Times New Roman" w:hAnsi="Times New Roman"/>
            <w:noProof/>
          </w:rPr>
          <w:t>2.1.2.</w:t>
        </w:r>
        <w:r>
          <w:rPr>
            <w:rFonts w:eastAsiaTheme="minorEastAsia" w:cstheme="minorBidi"/>
            <w:b w:val="0"/>
            <w:bCs w:val="0"/>
            <w:noProof/>
          </w:rPr>
          <w:tab/>
        </w:r>
        <w:r w:rsidRPr="00986084">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76173510 \h </w:instrText>
        </w:r>
        <w:r>
          <w:rPr>
            <w:noProof/>
            <w:webHidden/>
          </w:rPr>
        </w:r>
        <w:r>
          <w:rPr>
            <w:noProof/>
            <w:webHidden/>
          </w:rPr>
          <w:fldChar w:fldCharType="separate"/>
        </w:r>
        <w:r>
          <w:rPr>
            <w:noProof/>
            <w:webHidden/>
          </w:rPr>
          <w:t>6</w:t>
        </w:r>
        <w:r>
          <w:rPr>
            <w:noProof/>
            <w:webHidden/>
          </w:rPr>
          <w:fldChar w:fldCharType="end"/>
        </w:r>
      </w:hyperlink>
    </w:p>
    <w:p w14:paraId="4CC82979" w14:textId="315819B2" w:rsidR="00CD0712" w:rsidRDefault="00CD0712">
      <w:pPr>
        <w:pStyle w:val="Verzeichnis2"/>
        <w:tabs>
          <w:tab w:val="left" w:pos="960"/>
          <w:tab w:val="right" w:leader="underscore" w:pos="9344"/>
        </w:tabs>
        <w:rPr>
          <w:rFonts w:eastAsiaTheme="minorEastAsia" w:cstheme="minorBidi"/>
          <w:b w:val="0"/>
          <w:bCs w:val="0"/>
          <w:noProof/>
        </w:rPr>
      </w:pPr>
      <w:hyperlink w:anchor="_Toc476173511" w:history="1">
        <w:r w:rsidRPr="00986084">
          <w:rPr>
            <w:rStyle w:val="Hyperlink"/>
            <w:rFonts w:ascii="Times New Roman" w:hAnsi="Times New Roman"/>
            <w:noProof/>
          </w:rPr>
          <w:t>2.2.</w:t>
        </w:r>
        <w:r>
          <w:rPr>
            <w:rFonts w:eastAsiaTheme="minorEastAsia" w:cstheme="minorBidi"/>
            <w:b w:val="0"/>
            <w:bCs w:val="0"/>
            <w:noProof/>
          </w:rPr>
          <w:tab/>
        </w:r>
        <w:r w:rsidRPr="00986084">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76173511 \h </w:instrText>
        </w:r>
        <w:r>
          <w:rPr>
            <w:noProof/>
            <w:webHidden/>
          </w:rPr>
        </w:r>
        <w:r>
          <w:rPr>
            <w:noProof/>
            <w:webHidden/>
          </w:rPr>
          <w:fldChar w:fldCharType="separate"/>
        </w:r>
        <w:r>
          <w:rPr>
            <w:noProof/>
            <w:webHidden/>
          </w:rPr>
          <w:t>7</w:t>
        </w:r>
        <w:r>
          <w:rPr>
            <w:noProof/>
            <w:webHidden/>
          </w:rPr>
          <w:fldChar w:fldCharType="end"/>
        </w:r>
      </w:hyperlink>
    </w:p>
    <w:p w14:paraId="35EBD4E2" w14:textId="48681EF0" w:rsidR="00CD0712" w:rsidRDefault="00CD0712">
      <w:pPr>
        <w:pStyle w:val="Verzeichnis2"/>
        <w:tabs>
          <w:tab w:val="left" w:pos="960"/>
          <w:tab w:val="right" w:leader="underscore" w:pos="9344"/>
        </w:tabs>
        <w:rPr>
          <w:rFonts w:eastAsiaTheme="minorEastAsia" w:cstheme="minorBidi"/>
          <w:b w:val="0"/>
          <w:bCs w:val="0"/>
          <w:noProof/>
        </w:rPr>
      </w:pPr>
      <w:hyperlink w:anchor="_Toc476173512" w:history="1">
        <w:r w:rsidRPr="00986084">
          <w:rPr>
            <w:rStyle w:val="Hyperlink"/>
            <w:rFonts w:ascii="Times New Roman" w:hAnsi="Times New Roman"/>
            <w:noProof/>
          </w:rPr>
          <w:t>2.3.</w:t>
        </w:r>
        <w:r>
          <w:rPr>
            <w:rFonts w:eastAsiaTheme="minorEastAsia" w:cstheme="minorBidi"/>
            <w:b w:val="0"/>
            <w:bCs w:val="0"/>
            <w:noProof/>
          </w:rPr>
          <w:tab/>
        </w:r>
        <w:r w:rsidRPr="00986084">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76173512 \h </w:instrText>
        </w:r>
        <w:r>
          <w:rPr>
            <w:noProof/>
            <w:webHidden/>
          </w:rPr>
        </w:r>
        <w:r>
          <w:rPr>
            <w:noProof/>
            <w:webHidden/>
          </w:rPr>
          <w:fldChar w:fldCharType="separate"/>
        </w:r>
        <w:r>
          <w:rPr>
            <w:noProof/>
            <w:webHidden/>
          </w:rPr>
          <w:t>8</w:t>
        </w:r>
        <w:r>
          <w:rPr>
            <w:noProof/>
            <w:webHidden/>
          </w:rPr>
          <w:fldChar w:fldCharType="end"/>
        </w:r>
      </w:hyperlink>
    </w:p>
    <w:p w14:paraId="3352B858" w14:textId="05ADF95C" w:rsidR="00CD0712" w:rsidRDefault="00CD0712">
      <w:pPr>
        <w:pStyle w:val="Verzeichnis2"/>
        <w:tabs>
          <w:tab w:val="left" w:pos="1200"/>
          <w:tab w:val="right" w:leader="underscore" w:pos="9344"/>
        </w:tabs>
        <w:rPr>
          <w:rFonts w:eastAsiaTheme="minorEastAsia" w:cstheme="minorBidi"/>
          <w:b w:val="0"/>
          <w:bCs w:val="0"/>
          <w:noProof/>
        </w:rPr>
      </w:pPr>
      <w:hyperlink w:anchor="_Toc476173513" w:history="1">
        <w:r w:rsidRPr="00986084">
          <w:rPr>
            <w:rStyle w:val="Hyperlink"/>
            <w:noProof/>
          </w:rPr>
          <w:t>2.3.1.</w:t>
        </w:r>
        <w:r>
          <w:rPr>
            <w:rFonts w:eastAsiaTheme="minorEastAsia" w:cstheme="minorBidi"/>
            <w:b w:val="0"/>
            <w:bCs w:val="0"/>
            <w:noProof/>
          </w:rPr>
          <w:tab/>
        </w:r>
        <w:r w:rsidRPr="00986084">
          <w:rPr>
            <w:rStyle w:val="Hyperlink"/>
            <w:noProof/>
          </w:rPr>
          <w:t>Gesundheit</w:t>
        </w:r>
        <w:r>
          <w:rPr>
            <w:noProof/>
            <w:webHidden/>
          </w:rPr>
          <w:tab/>
        </w:r>
        <w:r>
          <w:rPr>
            <w:noProof/>
            <w:webHidden/>
          </w:rPr>
          <w:fldChar w:fldCharType="begin"/>
        </w:r>
        <w:r>
          <w:rPr>
            <w:noProof/>
            <w:webHidden/>
          </w:rPr>
          <w:instrText xml:space="preserve"> PAGEREF _Toc476173513 \h </w:instrText>
        </w:r>
        <w:r>
          <w:rPr>
            <w:noProof/>
            <w:webHidden/>
          </w:rPr>
        </w:r>
        <w:r>
          <w:rPr>
            <w:noProof/>
            <w:webHidden/>
          </w:rPr>
          <w:fldChar w:fldCharType="separate"/>
        </w:r>
        <w:r>
          <w:rPr>
            <w:noProof/>
            <w:webHidden/>
          </w:rPr>
          <w:t>8</w:t>
        </w:r>
        <w:r>
          <w:rPr>
            <w:noProof/>
            <w:webHidden/>
          </w:rPr>
          <w:fldChar w:fldCharType="end"/>
        </w:r>
      </w:hyperlink>
    </w:p>
    <w:p w14:paraId="0776E46F" w14:textId="2B3ACF07" w:rsidR="00CD0712" w:rsidRDefault="00CD0712">
      <w:pPr>
        <w:pStyle w:val="Verzeichnis2"/>
        <w:tabs>
          <w:tab w:val="left" w:pos="1200"/>
          <w:tab w:val="right" w:leader="underscore" w:pos="9344"/>
        </w:tabs>
        <w:rPr>
          <w:rFonts w:eastAsiaTheme="minorEastAsia" w:cstheme="minorBidi"/>
          <w:b w:val="0"/>
          <w:bCs w:val="0"/>
          <w:noProof/>
        </w:rPr>
      </w:pPr>
      <w:hyperlink w:anchor="_Toc476173514" w:history="1">
        <w:r w:rsidRPr="00986084">
          <w:rPr>
            <w:rStyle w:val="Hyperlink"/>
            <w:noProof/>
          </w:rPr>
          <w:t>2.3.2.</w:t>
        </w:r>
        <w:r>
          <w:rPr>
            <w:rFonts w:eastAsiaTheme="minorEastAsia" w:cstheme="minorBidi"/>
            <w:b w:val="0"/>
            <w:bCs w:val="0"/>
            <w:noProof/>
          </w:rPr>
          <w:tab/>
        </w:r>
        <w:r w:rsidRPr="00986084">
          <w:rPr>
            <w:rStyle w:val="Hyperlink"/>
            <w:noProof/>
          </w:rPr>
          <w:t>Adhärenz</w:t>
        </w:r>
        <w:r>
          <w:rPr>
            <w:noProof/>
            <w:webHidden/>
          </w:rPr>
          <w:tab/>
        </w:r>
        <w:r>
          <w:rPr>
            <w:noProof/>
            <w:webHidden/>
          </w:rPr>
          <w:fldChar w:fldCharType="begin"/>
        </w:r>
        <w:r>
          <w:rPr>
            <w:noProof/>
            <w:webHidden/>
          </w:rPr>
          <w:instrText xml:space="preserve"> PAGEREF _Toc476173514 \h </w:instrText>
        </w:r>
        <w:r>
          <w:rPr>
            <w:noProof/>
            <w:webHidden/>
          </w:rPr>
        </w:r>
        <w:r>
          <w:rPr>
            <w:noProof/>
            <w:webHidden/>
          </w:rPr>
          <w:fldChar w:fldCharType="separate"/>
        </w:r>
        <w:r>
          <w:rPr>
            <w:noProof/>
            <w:webHidden/>
          </w:rPr>
          <w:t>10</w:t>
        </w:r>
        <w:r>
          <w:rPr>
            <w:noProof/>
            <w:webHidden/>
          </w:rPr>
          <w:fldChar w:fldCharType="end"/>
        </w:r>
      </w:hyperlink>
    </w:p>
    <w:p w14:paraId="77262F57" w14:textId="1868070B" w:rsidR="00CD0712" w:rsidRDefault="00CD0712">
      <w:pPr>
        <w:pStyle w:val="Verzeichnis2"/>
        <w:tabs>
          <w:tab w:val="left" w:pos="1200"/>
          <w:tab w:val="right" w:leader="underscore" w:pos="9344"/>
        </w:tabs>
        <w:rPr>
          <w:rFonts w:eastAsiaTheme="minorEastAsia" w:cstheme="minorBidi"/>
          <w:b w:val="0"/>
          <w:bCs w:val="0"/>
          <w:noProof/>
        </w:rPr>
      </w:pPr>
      <w:hyperlink w:anchor="_Toc476173515" w:history="1">
        <w:r w:rsidRPr="00986084">
          <w:rPr>
            <w:rStyle w:val="Hyperlink"/>
            <w:noProof/>
          </w:rPr>
          <w:t>2.3.3.</w:t>
        </w:r>
        <w:r>
          <w:rPr>
            <w:rFonts w:eastAsiaTheme="minorEastAsia" w:cstheme="minorBidi"/>
            <w:b w:val="0"/>
            <w:bCs w:val="0"/>
            <w:noProof/>
          </w:rPr>
          <w:tab/>
        </w:r>
        <w:r w:rsidRPr="00986084">
          <w:rPr>
            <w:rStyle w:val="Hyperlink"/>
            <w:noProof/>
          </w:rPr>
          <w:t>Wohnsituation</w:t>
        </w:r>
        <w:r>
          <w:rPr>
            <w:noProof/>
            <w:webHidden/>
          </w:rPr>
          <w:tab/>
        </w:r>
        <w:r>
          <w:rPr>
            <w:noProof/>
            <w:webHidden/>
          </w:rPr>
          <w:fldChar w:fldCharType="begin"/>
        </w:r>
        <w:r>
          <w:rPr>
            <w:noProof/>
            <w:webHidden/>
          </w:rPr>
          <w:instrText xml:space="preserve"> PAGEREF _Toc476173515 \h </w:instrText>
        </w:r>
        <w:r>
          <w:rPr>
            <w:noProof/>
            <w:webHidden/>
          </w:rPr>
        </w:r>
        <w:r>
          <w:rPr>
            <w:noProof/>
            <w:webHidden/>
          </w:rPr>
          <w:fldChar w:fldCharType="separate"/>
        </w:r>
        <w:r>
          <w:rPr>
            <w:noProof/>
            <w:webHidden/>
          </w:rPr>
          <w:t>12</w:t>
        </w:r>
        <w:r>
          <w:rPr>
            <w:noProof/>
            <w:webHidden/>
          </w:rPr>
          <w:fldChar w:fldCharType="end"/>
        </w:r>
      </w:hyperlink>
    </w:p>
    <w:p w14:paraId="0EF32594" w14:textId="1260D201" w:rsidR="00CD0712" w:rsidRDefault="00CD0712">
      <w:pPr>
        <w:pStyle w:val="Verzeichnis2"/>
        <w:tabs>
          <w:tab w:val="left" w:pos="1200"/>
          <w:tab w:val="right" w:leader="underscore" w:pos="9344"/>
        </w:tabs>
        <w:rPr>
          <w:rFonts w:eastAsiaTheme="minorEastAsia" w:cstheme="minorBidi"/>
          <w:b w:val="0"/>
          <w:bCs w:val="0"/>
          <w:noProof/>
        </w:rPr>
      </w:pPr>
      <w:hyperlink w:anchor="_Toc476173516" w:history="1">
        <w:r w:rsidRPr="00986084">
          <w:rPr>
            <w:rStyle w:val="Hyperlink"/>
            <w:noProof/>
          </w:rPr>
          <w:t>2.3.4.</w:t>
        </w:r>
        <w:r>
          <w:rPr>
            <w:rFonts w:eastAsiaTheme="minorEastAsia" w:cstheme="minorBidi"/>
            <w:b w:val="0"/>
            <w:bCs w:val="0"/>
            <w:noProof/>
          </w:rPr>
          <w:tab/>
        </w:r>
        <w:r w:rsidRPr="00986084">
          <w:rPr>
            <w:rStyle w:val="Hyperlink"/>
            <w:noProof/>
          </w:rPr>
          <w:t>Technikakzeptanz</w:t>
        </w:r>
        <w:r>
          <w:rPr>
            <w:noProof/>
            <w:webHidden/>
          </w:rPr>
          <w:tab/>
        </w:r>
        <w:r>
          <w:rPr>
            <w:noProof/>
            <w:webHidden/>
          </w:rPr>
          <w:fldChar w:fldCharType="begin"/>
        </w:r>
        <w:r>
          <w:rPr>
            <w:noProof/>
            <w:webHidden/>
          </w:rPr>
          <w:instrText xml:space="preserve"> PAGEREF _Toc476173516 \h </w:instrText>
        </w:r>
        <w:r>
          <w:rPr>
            <w:noProof/>
            <w:webHidden/>
          </w:rPr>
        </w:r>
        <w:r>
          <w:rPr>
            <w:noProof/>
            <w:webHidden/>
          </w:rPr>
          <w:fldChar w:fldCharType="separate"/>
        </w:r>
        <w:r>
          <w:rPr>
            <w:noProof/>
            <w:webHidden/>
          </w:rPr>
          <w:t>13</w:t>
        </w:r>
        <w:r>
          <w:rPr>
            <w:noProof/>
            <w:webHidden/>
          </w:rPr>
          <w:fldChar w:fldCharType="end"/>
        </w:r>
      </w:hyperlink>
    </w:p>
    <w:p w14:paraId="20F553BE" w14:textId="6B32A1CA" w:rsidR="00CD0712" w:rsidRDefault="00CD0712">
      <w:pPr>
        <w:pStyle w:val="Verzeichnis2"/>
        <w:tabs>
          <w:tab w:val="left" w:pos="960"/>
          <w:tab w:val="right" w:leader="underscore" w:pos="9344"/>
        </w:tabs>
        <w:rPr>
          <w:rFonts w:eastAsiaTheme="minorEastAsia" w:cstheme="minorBidi"/>
          <w:b w:val="0"/>
          <w:bCs w:val="0"/>
          <w:noProof/>
        </w:rPr>
      </w:pPr>
      <w:hyperlink w:anchor="_Toc476173517" w:history="1">
        <w:r w:rsidRPr="00986084">
          <w:rPr>
            <w:rStyle w:val="Hyperlink"/>
            <w:rFonts w:ascii="Times New Roman" w:hAnsi="Times New Roman"/>
            <w:noProof/>
          </w:rPr>
          <w:t>2.4.</w:t>
        </w:r>
        <w:r>
          <w:rPr>
            <w:rFonts w:eastAsiaTheme="minorEastAsia" w:cstheme="minorBidi"/>
            <w:b w:val="0"/>
            <w:bCs w:val="0"/>
            <w:noProof/>
          </w:rPr>
          <w:tab/>
        </w:r>
        <w:r w:rsidRPr="00986084">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76173517 \h </w:instrText>
        </w:r>
        <w:r>
          <w:rPr>
            <w:noProof/>
            <w:webHidden/>
          </w:rPr>
        </w:r>
        <w:r>
          <w:rPr>
            <w:noProof/>
            <w:webHidden/>
          </w:rPr>
          <w:fldChar w:fldCharType="separate"/>
        </w:r>
        <w:r>
          <w:rPr>
            <w:noProof/>
            <w:webHidden/>
          </w:rPr>
          <w:t>14</w:t>
        </w:r>
        <w:r>
          <w:rPr>
            <w:noProof/>
            <w:webHidden/>
          </w:rPr>
          <w:fldChar w:fldCharType="end"/>
        </w:r>
      </w:hyperlink>
    </w:p>
    <w:p w14:paraId="7E9A639B" w14:textId="5110C3ED" w:rsidR="00CD0712" w:rsidRDefault="00CD0712">
      <w:pPr>
        <w:pStyle w:val="Verzeichnis2"/>
        <w:tabs>
          <w:tab w:val="left" w:pos="960"/>
          <w:tab w:val="right" w:leader="underscore" w:pos="9344"/>
        </w:tabs>
        <w:rPr>
          <w:rFonts w:eastAsiaTheme="minorEastAsia" w:cstheme="minorBidi"/>
          <w:b w:val="0"/>
          <w:bCs w:val="0"/>
          <w:noProof/>
        </w:rPr>
      </w:pPr>
      <w:hyperlink w:anchor="_Toc476173518" w:history="1">
        <w:r w:rsidRPr="00986084">
          <w:rPr>
            <w:rStyle w:val="Hyperlink"/>
            <w:rFonts w:ascii="Times New Roman" w:hAnsi="Times New Roman"/>
            <w:noProof/>
          </w:rPr>
          <w:t>2.4.1.</w:t>
        </w:r>
        <w:r>
          <w:rPr>
            <w:rFonts w:eastAsiaTheme="minorEastAsia" w:cstheme="minorBidi"/>
            <w:b w:val="0"/>
            <w:bCs w:val="0"/>
            <w:noProof/>
          </w:rPr>
          <w:tab/>
        </w:r>
        <w:r w:rsidRPr="00986084">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76173518 \h </w:instrText>
        </w:r>
        <w:r>
          <w:rPr>
            <w:noProof/>
            <w:webHidden/>
          </w:rPr>
        </w:r>
        <w:r>
          <w:rPr>
            <w:noProof/>
            <w:webHidden/>
          </w:rPr>
          <w:fldChar w:fldCharType="separate"/>
        </w:r>
        <w:r>
          <w:rPr>
            <w:noProof/>
            <w:webHidden/>
          </w:rPr>
          <w:t>15</w:t>
        </w:r>
        <w:r>
          <w:rPr>
            <w:noProof/>
            <w:webHidden/>
          </w:rPr>
          <w:fldChar w:fldCharType="end"/>
        </w:r>
      </w:hyperlink>
    </w:p>
    <w:p w14:paraId="03EC2B5F" w14:textId="212B1625" w:rsidR="00CD0712" w:rsidRDefault="00CD0712">
      <w:pPr>
        <w:pStyle w:val="Verzeichnis2"/>
        <w:tabs>
          <w:tab w:val="left" w:pos="960"/>
          <w:tab w:val="right" w:leader="underscore" w:pos="9344"/>
        </w:tabs>
        <w:rPr>
          <w:rFonts w:eastAsiaTheme="minorEastAsia" w:cstheme="minorBidi"/>
          <w:b w:val="0"/>
          <w:bCs w:val="0"/>
          <w:noProof/>
        </w:rPr>
      </w:pPr>
      <w:hyperlink w:anchor="_Toc476173519" w:history="1">
        <w:r w:rsidRPr="00986084">
          <w:rPr>
            <w:rStyle w:val="Hyperlink"/>
            <w:rFonts w:ascii="Times New Roman" w:hAnsi="Times New Roman"/>
            <w:noProof/>
          </w:rPr>
          <w:t>2.4.2.</w:t>
        </w:r>
        <w:r>
          <w:rPr>
            <w:rFonts w:eastAsiaTheme="minorEastAsia" w:cstheme="minorBidi"/>
            <w:b w:val="0"/>
            <w:bCs w:val="0"/>
            <w:noProof/>
          </w:rPr>
          <w:tab/>
        </w:r>
        <w:r w:rsidRPr="00986084">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76173519 \h </w:instrText>
        </w:r>
        <w:r>
          <w:rPr>
            <w:noProof/>
            <w:webHidden/>
          </w:rPr>
        </w:r>
        <w:r>
          <w:rPr>
            <w:noProof/>
            <w:webHidden/>
          </w:rPr>
          <w:fldChar w:fldCharType="separate"/>
        </w:r>
        <w:r>
          <w:rPr>
            <w:noProof/>
            <w:webHidden/>
          </w:rPr>
          <w:t>16</w:t>
        </w:r>
        <w:r>
          <w:rPr>
            <w:noProof/>
            <w:webHidden/>
          </w:rPr>
          <w:fldChar w:fldCharType="end"/>
        </w:r>
      </w:hyperlink>
    </w:p>
    <w:p w14:paraId="16488AF2" w14:textId="59241815" w:rsidR="00CD0712" w:rsidRDefault="00CD0712">
      <w:pPr>
        <w:pStyle w:val="Verzeichnis2"/>
        <w:tabs>
          <w:tab w:val="left" w:pos="960"/>
          <w:tab w:val="right" w:leader="underscore" w:pos="9344"/>
        </w:tabs>
        <w:rPr>
          <w:rFonts w:eastAsiaTheme="minorEastAsia" w:cstheme="minorBidi"/>
          <w:b w:val="0"/>
          <w:bCs w:val="0"/>
          <w:noProof/>
        </w:rPr>
      </w:pPr>
      <w:hyperlink w:anchor="_Toc476173520" w:history="1">
        <w:r w:rsidRPr="00986084">
          <w:rPr>
            <w:rStyle w:val="Hyperlink"/>
            <w:rFonts w:ascii="Times New Roman" w:hAnsi="Times New Roman"/>
            <w:noProof/>
          </w:rPr>
          <w:t>2.4.3.</w:t>
        </w:r>
        <w:r>
          <w:rPr>
            <w:rFonts w:eastAsiaTheme="minorEastAsia" w:cstheme="minorBidi"/>
            <w:b w:val="0"/>
            <w:bCs w:val="0"/>
            <w:noProof/>
          </w:rPr>
          <w:tab/>
        </w:r>
        <w:r w:rsidRPr="00986084">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76173520 \h </w:instrText>
        </w:r>
        <w:r>
          <w:rPr>
            <w:noProof/>
            <w:webHidden/>
          </w:rPr>
        </w:r>
        <w:r>
          <w:rPr>
            <w:noProof/>
            <w:webHidden/>
          </w:rPr>
          <w:fldChar w:fldCharType="separate"/>
        </w:r>
        <w:r>
          <w:rPr>
            <w:noProof/>
            <w:webHidden/>
          </w:rPr>
          <w:t>17</w:t>
        </w:r>
        <w:r>
          <w:rPr>
            <w:noProof/>
            <w:webHidden/>
          </w:rPr>
          <w:fldChar w:fldCharType="end"/>
        </w:r>
      </w:hyperlink>
    </w:p>
    <w:p w14:paraId="78071890" w14:textId="4301880D" w:rsidR="00CD0712" w:rsidRDefault="00CD0712" w:rsidP="00CD0712">
      <w:pPr>
        <w:pStyle w:val="Verzeichnis1"/>
        <w:rPr>
          <w:rFonts w:eastAsiaTheme="minorEastAsia" w:cstheme="minorBidi"/>
        </w:rPr>
      </w:pPr>
      <w:hyperlink w:anchor="_Toc476173521" w:history="1">
        <w:r w:rsidRPr="00986084">
          <w:rPr>
            <w:rStyle w:val="Hyperlink"/>
          </w:rPr>
          <w:t>3.</w:t>
        </w:r>
        <w:r>
          <w:rPr>
            <w:rFonts w:eastAsiaTheme="minorEastAsia" w:cstheme="minorBidi"/>
          </w:rPr>
          <w:tab/>
        </w:r>
        <w:r w:rsidRPr="00986084">
          <w:rPr>
            <w:rStyle w:val="Hyperlink"/>
          </w:rPr>
          <w:t>Kategorien von Medikamentenverwaltungssystemen</w:t>
        </w:r>
        <w:r>
          <w:rPr>
            <w:webHidden/>
          </w:rPr>
          <w:tab/>
        </w:r>
        <w:r>
          <w:rPr>
            <w:webHidden/>
          </w:rPr>
          <w:fldChar w:fldCharType="begin"/>
        </w:r>
        <w:r>
          <w:rPr>
            <w:webHidden/>
          </w:rPr>
          <w:instrText xml:space="preserve"> PAGEREF _Toc476173521 \h </w:instrText>
        </w:r>
        <w:r>
          <w:rPr>
            <w:webHidden/>
          </w:rPr>
        </w:r>
        <w:r>
          <w:rPr>
            <w:webHidden/>
          </w:rPr>
          <w:fldChar w:fldCharType="separate"/>
        </w:r>
        <w:r>
          <w:rPr>
            <w:webHidden/>
          </w:rPr>
          <w:t>19</w:t>
        </w:r>
        <w:r>
          <w:rPr>
            <w:webHidden/>
          </w:rPr>
          <w:fldChar w:fldCharType="end"/>
        </w:r>
      </w:hyperlink>
    </w:p>
    <w:p w14:paraId="4346446C" w14:textId="4C680BD8" w:rsidR="00CD0712" w:rsidRDefault="00CD0712">
      <w:pPr>
        <w:pStyle w:val="Verzeichnis2"/>
        <w:tabs>
          <w:tab w:val="left" w:pos="960"/>
          <w:tab w:val="right" w:leader="underscore" w:pos="9344"/>
        </w:tabs>
        <w:rPr>
          <w:rFonts w:eastAsiaTheme="minorEastAsia" w:cstheme="minorBidi"/>
          <w:b w:val="0"/>
          <w:bCs w:val="0"/>
          <w:noProof/>
        </w:rPr>
      </w:pPr>
      <w:hyperlink w:anchor="_Toc476173522" w:history="1">
        <w:r w:rsidRPr="00986084">
          <w:rPr>
            <w:rStyle w:val="Hyperlink"/>
            <w:rFonts w:ascii="Times New Roman" w:hAnsi="Times New Roman"/>
            <w:noProof/>
          </w:rPr>
          <w:t>3.1.</w:t>
        </w:r>
        <w:r>
          <w:rPr>
            <w:rFonts w:eastAsiaTheme="minorEastAsia" w:cstheme="minorBidi"/>
            <w:b w:val="0"/>
            <w:bCs w:val="0"/>
            <w:noProof/>
          </w:rPr>
          <w:tab/>
        </w:r>
        <w:r w:rsidRPr="00986084">
          <w:rPr>
            <w:rStyle w:val="Hyperlink"/>
            <w:rFonts w:ascii="Times New Roman" w:hAnsi="Times New Roman"/>
            <w:noProof/>
          </w:rPr>
          <w:t>Einordnung der Medikamentenverwaltungssysteme in Kategorien</w:t>
        </w:r>
        <w:r>
          <w:rPr>
            <w:noProof/>
            <w:webHidden/>
          </w:rPr>
          <w:tab/>
        </w:r>
        <w:r>
          <w:rPr>
            <w:noProof/>
            <w:webHidden/>
          </w:rPr>
          <w:fldChar w:fldCharType="begin"/>
        </w:r>
        <w:r>
          <w:rPr>
            <w:noProof/>
            <w:webHidden/>
          </w:rPr>
          <w:instrText xml:space="preserve"> PAGEREF _Toc476173522 \h </w:instrText>
        </w:r>
        <w:r>
          <w:rPr>
            <w:noProof/>
            <w:webHidden/>
          </w:rPr>
        </w:r>
        <w:r>
          <w:rPr>
            <w:noProof/>
            <w:webHidden/>
          </w:rPr>
          <w:fldChar w:fldCharType="separate"/>
        </w:r>
        <w:r>
          <w:rPr>
            <w:noProof/>
            <w:webHidden/>
          </w:rPr>
          <w:t>19</w:t>
        </w:r>
        <w:r>
          <w:rPr>
            <w:noProof/>
            <w:webHidden/>
          </w:rPr>
          <w:fldChar w:fldCharType="end"/>
        </w:r>
      </w:hyperlink>
    </w:p>
    <w:p w14:paraId="79BBC3AA" w14:textId="1EB91652" w:rsidR="00CD0712" w:rsidRDefault="00CD0712">
      <w:pPr>
        <w:pStyle w:val="Verzeichnis2"/>
        <w:tabs>
          <w:tab w:val="left" w:pos="960"/>
          <w:tab w:val="right" w:leader="underscore" w:pos="9344"/>
        </w:tabs>
        <w:rPr>
          <w:rFonts w:eastAsiaTheme="minorEastAsia" w:cstheme="minorBidi"/>
          <w:b w:val="0"/>
          <w:bCs w:val="0"/>
          <w:noProof/>
        </w:rPr>
      </w:pPr>
      <w:hyperlink w:anchor="_Toc476173523" w:history="1">
        <w:r w:rsidRPr="00986084">
          <w:rPr>
            <w:rStyle w:val="Hyperlink"/>
            <w:rFonts w:ascii="Times New Roman" w:hAnsi="Times New Roman"/>
            <w:noProof/>
          </w:rPr>
          <w:t>3.1.1.</w:t>
        </w:r>
        <w:r>
          <w:rPr>
            <w:rFonts w:eastAsiaTheme="minorEastAsia" w:cstheme="minorBidi"/>
            <w:b w:val="0"/>
            <w:bCs w:val="0"/>
            <w:noProof/>
          </w:rPr>
          <w:tab/>
        </w:r>
        <w:r w:rsidRPr="00986084">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76173523 \h </w:instrText>
        </w:r>
        <w:r>
          <w:rPr>
            <w:noProof/>
            <w:webHidden/>
          </w:rPr>
        </w:r>
        <w:r>
          <w:rPr>
            <w:noProof/>
            <w:webHidden/>
          </w:rPr>
          <w:fldChar w:fldCharType="separate"/>
        </w:r>
        <w:r>
          <w:rPr>
            <w:noProof/>
            <w:webHidden/>
          </w:rPr>
          <w:t>19</w:t>
        </w:r>
        <w:r>
          <w:rPr>
            <w:noProof/>
            <w:webHidden/>
          </w:rPr>
          <w:fldChar w:fldCharType="end"/>
        </w:r>
      </w:hyperlink>
    </w:p>
    <w:p w14:paraId="334E4832" w14:textId="7C28B8C5" w:rsidR="00CD0712" w:rsidRDefault="00CD0712">
      <w:pPr>
        <w:pStyle w:val="Verzeichnis2"/>
        <w:tabs>
          <w:tab w:val="left" w:pos="1200"/>
          <w:tab w:val="right" w:leader="underscore" w:pos="9344"/>
        </w:tabs>
        <w:rPr>
          <w:rFonts w:eastAsiaTheme="minorEastAsia" w:cstheme="minorBidi"/>
          <w:b w:val="0"/>
          <w:bCs w:val="0"/>
          <w:noProof/>
        </w:rPr>
      </w:pPr>
      <w:hyperlink w:anchor="_Toc476173524" w:history="1">
        <w:r w:rsidRPr="00986084">
          <w:rPr>
            <w:rStyle w:val="Hyperlink"/>
            <w:rFonts w:ascii="Times New Roman" w:hAnsi="Times New Roman"/>
            <w:noProof/>
          </w:rPr>
          <w:t>3.1.1.1.</w:t>
        </w:r>
        <w:r>
          <w:rPr>
            <w:rFonts w:eastAsiaTheme="minorEastAsia" w:cstheme="minorBidi"/>
            <w:b w:val="0"/>
            <w:bCs w:val="0"/>
            <w:noProof/>
          </w:rPr>
          <w:tab/>
        </w:r>
        <w:r w:rsidRPr="00986084">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173524 \h </w:instrText>
        </w:r>
        <w:r>
          <w:rPr>
            <w:noProof/>
            <w:webHidden/>
          </w:rPr>
        </w:r>
        <w:r>
          <w:rPr>
            <w:noProof/>
            <w:webHidden/>
          </w:rPr>
          <w:fldChar w:fldCharType="separate"/>
        </w:r>
        <w:r>
          <w:rPr>
            <w:noProof/>
            <w:webHidden/>
          </w:rPr>
          <w:t>20</w:t>
        </w:r>
        <w:r>
          <w:rPr>
            <w:noProof/>
            <w:webHidden/>
          </w:rPr>
          <w:fldChar w:fldCharType="end"/>
        </w:r>
      </w:hyperlink>
    </w:p>
    <w:p w14:paraId="5D346E52" w14:textId="3E18F258" w:rsidR="00CD0712" w:rsidRDefault="00CD0712">
      <w:pPr>
        <w:pStyle w:val="Verzeichnis2"/>
        <w:tabs>
          <w:tab w:val="left" w:pos="960"/>
          <w:tab w:val="right" w:leader="underscore" w:pos="9344"/>
        </w:tabs>
        <w:rPr>
          <w:rFonts w:eastAsiaTheme="minorEastAsia" w:cstheme="minorBidi"/>
          <w:b w:val="0"/>
          <w:bCs w:val="0"/>
          <w:noProof/>
        </w:rPr>
      </w:pPr>
      <w:hyperlink w:anchor="_Toc476173525" w:history="1">
        <w:r w:rsidRPr="00986084">
          <w:rPr>
            <w:rStyle w:val="Hyperlink"/>
            <w:rFonts w:ascii="Times New Roman" w:hAnsi="Times New Roman"/>
            <w:noProof/>
          </w:rPr>
          <w:t>3.1.2.</w:t>
        </w:r>
        <w:r>
          <w:rPr>
            <w:rFonts w:eastAsiaTheme="minorEastAsia" w:cstheme="minorBidi"/>
            <w:b w:val="0"/>
            <w:bCs w:val="0"/>
            <w:noProof/>
          </w:rPr>
          <w:tab/>
        </w:r>
        <w:r w:rsidRPr="00986084">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76173525 \h </w:instrText>
        </w:r>
        <w:r>
          <w:rPr>
            <w:noProof/>
            <w:webHidden/>
          </w:rPr>
        </w:r>
        <w:r>
          <w:rPr>
            <w:noProof/>
            <w:webHidden/>
          </w:rPr>
          <w:fldChar w:fldCharType="separate"/>
        </w:r>
        <w:r>
          <w:rPr>
            <w:noProof/>
            <w:webHidden/>
          </w:rPr>
          <w:t>23</w:t>
        </w:r>
        <w:r>
          <w:rPr>
            <w:noProof/>
            <w:webHidden/>
          </w:rPr>
          <w:fldChar w:fldCharType="end"/>
        </w:r>
      </w:hyperlink>
    </w:p>
    <w:p w14:paraId="3F79168E" w14:textId="48503207" w:rsidR="00CD0712" w:rsidRDefault="00CD0712">
      <w:pPr>
        <w:pStyle w:val="Verzeichnis2"/>
        <w:tabs>
          <w:tab w:val="left" w:pos="1200"/>
          <w:tab w:val="right" w:leader="underscore" w:pos="9344"/>
        </w:tabs>
        <w:rPr>
          <w:rFonts w:eastAsiaTheme="minorEastAsia" w:cstheme="minorBidi"/>
          <w:b w:val="0"/>
          <w:bCs w:val="0"/>
          <w:noProof/>
        </w:rPr>
      </w:pPr>
      <w:hyperlink w:anchor="_Toc476173526" w:history="1">
        <w:r w:rsidRPr="00986084">
          <w:rPr>
            <w:rStyle w:val="Hyperlink"/>
            <w:rFonts w:ascii="Times New Roman" w:hAnsi="Times New Roman"/>
            <w:noProof/>
          </w:rPr>
          <w:t>3.1.2.1.</w:t>
        </w:r>
        <w:r>
          <w:rPr>
            <w:rFonts w:eastAsiaTheme="minorEastAsia" w:cstheme="minorBidi"/>
            <w:b w:val="0"/>
            <w:bCs w:val="0"/>
            <w:noProof/>
          </w:rPr>
          <w:tab/>
        </w:r>
        <w:r w:rsidRPr="00986084">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173526 \h </w:instrText>
        </w:r>
        <w:r>
          <w:rPr>
            <w:noProof/>
            <w:webHidden/>
          </w:rPr>
        </w:r>
        <w:r>
          <w:rPr>
            <w:noProof/>
            <w:webHidden/>
          </w:rPr>
          <w:fldChar w:fldCharType="separate"/>
        </w:r>
        <w:r>
          <w:rPr>
            <w:noProof/>
            <w:webHidden/>
          </w:rPr>
          <w:t>23</w:t>
        </w:r>
        <w:r>
          <w:rPr>
            <w:noProof/>
            <w:webHidden/>
          </w:rPr>
          <w:fldChar w:fldCharType="end"/>
        </w:r>
      </w:hyperlink>
    </w:p>
    <w:p w14:paraId="23632C77" w14:textId="7FC8A60F" w:rsidR="00CD0712" w:rsidRDefault="00CD0712">
      <w:pPr>
        <w:pStyle w:val="Verzeichnis2"/>
        <w:tabs>
          <w:tab w:val="left" w:pos="960"/>
          <w:tab w:val="right" w:leader="underscore" w:pos="9344"/>
        </w:tabs>
        <w:rPr>
          <w:rFonts w:eastAsiaTheme="minorEastAsia" w:cstheme="minorBidi"/>
          <w:b w:val="0"/>
          <w:bCs w:val="0"/>
          <w:noProof/>
        </w:rPr>
      </w:pPr>
      <w:hyperlink w:anchor="_Toc476173527" w:history="1">
        <w:r w:rsidRPr="00986084">
          <w:rPr>
            <w:rStyle w:val="Hyperlink"/>
            <w:rFonts w:ascii="Times New Roman" w:hAnsi="Times New Roman"/>
            <w:noProof/>
          </w:rPr>
          <w:t>3.1.3.</w:t>
        </w:r>
        <w:r>
          <w:rPr>
            <w:rFonts w:eastAsiaTheme="minorEastAsia" w:cstheme="minorBidi"/>
            <w:b w:val="0"/>
            <w:bCs w:val="0"/>
            <w:noProof/>
          </w:rPr>
          <w:tab/>
        </w:r>
        <w:r w:rsidRPr="00986084">
          <w:rPr>
            <w:rStyle w:val="Hyperlink"/>
            <w:rFonts w:ascii="Times New Roman" w:hAnsi="Times New Roman"/>
            <w:noProof/>
          </w:rPr>
          <w:t>Smarte Medikamentendosierer</w:t>
        </w:r>
        <w:r>
          <w:rPr>
            <w:noProof/>
            <w:webHidden/>
          </w:rPr>
          <w:tab/>
        </w:r>
        <w:r>
          <w:rPr>
            <w:noProof/>
            <w:webHidden/>
          </w:rPr>
          <w:fldChar w:fldCharType="begin"/>
        </w:r>
        <w:r>
          <w:rPr>
            <w:noProof/>
            <w:webHidden/>
          </w:rPr>
          <w:instrText xml:space="preserve"> PAGEREF _Toc476173527 \h </w:instrText>
        </w:r>
        <w:r>
          <w:rPr>
            <w:noProof/>
            <w:webHidden/>
          </w:rPr>
        </w:r>
        <w:r>
          <w:rPr>
            <w:noProof/>
            <w:webHidden/>
          </w:rPr>
          <w:fldChar w:fldCharType="separate"/>
        </w:r>
        <w:r>
          <w:rPr>
            <w:noProof/>
            <w:webHidden/>
          </w:rPr>
          <w:t>25</w:t>
        </w:r>
        <w:r>
          <w:rPr>
            <w:noProof/>
            <w:webHidden/>
          </w:rPr>
          <w:fldChar w:fldCharType="end"/>
        </w:r>
      </w:hyperlink>
    </w:p>
    <w:p w14:paraId="2EAD93C5" w14:textId="6B0C2E46" w:rsidR="00CD0712" w:rsidRDefault="00CD0712">
      <w:pPr>
        <w:pStyle w:val="Verzeichnis2"/>
        <w:tabs>
          <w:tab w:val="left" w:pos="1200"/>
          <w:tab w:val="right" w:leader="underscore" w:pos="9344"/>
        </w:tabs>
        <w:rPr>
          <w:rFonts w:eastAsiaTheme="minorEastAsia" w:cstheme="minorBidi"/>
          <w:b w:val="0"/>
          <w:bCs w:val="0"/>
          <w:noProof/>
        </w:rPr>
      </w:pPr>
      <w:hyperlink w:anchor="_Toc476173528" w:history="1">
        <w:r w:rsidRPr="00986084">
          <w:rPr>
            <w:rStyle w:val="Hyperlink"/>
            <w:rFonts w:ascii="Times New Roman" w:hAnsi="Times New Roman"/>
            <w:noProof/>
          </w:rPr>
          <w:t>3.1.3.1.</w:t>
        </w:r>
        <w:r>
          <w:rPr>
            <w:rFonts w:eastAsiaTheme="minorEastAsia" w:cstheme="minorBidi"/>
            <w:b w:val="0"/>
            <w:bCs w:val="0"/>
            <w:noProof/>
          </w:rPr>
          <w:tab/>
        </w:r>
        <w:r w:rsidRPr="00986084">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173528 \h </w:instrText>
        </w:r>
        <w:r>
          <w:rPr>
            <w:noProof/>
            <w:webHidden/>
          </w:rPr>
        </w:r>
        <w:r>
          <w:rPr>
            <w:noProof/>
            <w:webHidden/>
          </w:rPr>
          <w:fldChar w:fldCharType="separate"/>
        </w:r>
        <w:r>
          <w:rPr>
            <w:noProof/>
            <w:webHidden/>
          </w:rPr>
          <w:t>25</w:t>
        </w:r>
        <w:r>
          <w:rPr>
            <w:noProof/>
            <w:webHidden/>
          </w:rPr>
          <w:fldChar w:fldCharType="end"/>
        </w:r>
      </w:hyperlink>
    </w:p>
    <w:p w14:paraId="540AAB6E" w14:textId="3F07F37E" w:rsidR="00CD0712" w:rsidRDefault="00CD0712">
      <w:pPr>
        <w:pStyle w:val="Verzeichnis2"/>
        <w:tabs>
          <w:tab w:val="left" w:pos="960"/>
          <w:tab w:val="right" w:leader="underscore" w:pos="9344"/>
        </w:tabs>
        <w:rPr>
          <w:rFonts w:eastAsiaTheme="minorEastAsia" w:cstheme="minorBidi"/>
          <w:b w:val="0"/>
          <w:bCs w:val="0"/>
          <w:noProof/>
        </w:rPr>
      </w:pPr>
      <w:hyperlink w:anchor="_Toc476173529" w:history="1">
        <w:r w:rsidRPr="00986084">
          <w:rPr>
            <w:rStyle w:val="Hyperlink"/>
            <w:rFonts w:ascii="Times New Roman" w:hAnsi="Times New Roman"/>
            <w:noProof/>
          </w:rPr>
          <w:t>3.1.4.</w:t>
        </w:r>
        <w:r>
          <w:rPr>
            <w:rFonts w:eastAsiaTheme="minorEastAsia" w:cstheme="minorBidi"/>
            <w:b w:val="0"/>
            <w:bCs w:val="0"/>
            <w:noProof/>
          </w:rPr>
          <w:tab/>
        </w:r>
        <w:r w:rsidRPr="00986084">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76173529 \h </w:instrText>
        </w:r>
        <w:r>
          <w:rPr>
            <w:noProof/>
            <w:webHidden/>
          </w:rPr>
        </w:r>
        <w:r>
          <w:rPr>
            <w:noProof/>
            <w:webHidden/>
          </w:rPr>
          <w:fldChar w:fldCharType="separate"/>
        </w:r>
        <w:r>
          <w:rPr>
            <w:noProof/>
            <w:webHidden/>
          </w:rPr>
          <w:t>28</w:t>
        </w:r>
        <w:r>
          <w:rPr>
            <w:noProof/>
            <w:webHidden/>
          </w:rPr>
          <w:fldChar w:fldCharType="end"/>
        </w:r>
      </w:hyperlink>
    </w:p>
    <w:p w14:paraId="385F8403" w14:textId="46F2E42C" w:rsidR="00CD0712" w:rsidRDefault="00CD0712">
      <w:pPr>
        <w:pStyle w:val="Verzeichnis2"/>
        <w:tabs>
          <w:tab w:val="left" w:pos="1200"/>
          <w:tab w:val="right" w:leader="underscore" w:pos="9344"/>
        </w:tabs>
        <w:rPr>
          <w:rFonts w:eastAsiaTheme="minorEastAsia" w:cstheme="minorBidi"/>
          <w:b w:val="0"/>
          <w:bCs w:val="0"/>
          <w:noProof/>
        </w:rPr>
      </w:pPr>
      <w:hyperlink w:anchor="_Toc476173530" w:history="1">
        <w:r w:rsidRPr="00986084">
          <w:rPr>
            <w:rStyle w:val="Hyperlink"/>
            <w:rFonts w:ascii="Times New Roman" w:hAnsi="Times New Roman"/>
            <w:noProof/>
          </w:rPr>
          <w:t>3.1.4.1.</w:t>
        </w:r>
        <w:r>
          <w:rPr>
            <w:rFonts w:eastAsiaTheme="minorEastAsia" w:cstheme="minorBidi"/>
            <w:b w:val="0"/>
            <w:bCs w:val="0"/>
            <w:noProof/>
          </w:rPr>
          <w:tab/>
        </w:r>
        <w:r w:rsidRPr="00986084">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173530 \h </w:instrText>
        </w:r>
        <w:r>
          <w:rPr>
            <w:noProof/>
            <w:webHidden/>
          </w:rPr>
        </w:r>
        <w:r>
          <w:rPr>
            <w:noProof/>
            <w:webHidden/>
          </w:rPr>
          <w:fldChar w:fldCharType="separate"/>
        </w:r>
        <w:r>
          <w:rPr>
            <w:noProof/>
            <w:webHidden/>
          </w:rPr>
          <w:t>29</w:t>
        </w:r>
        <w:r>
          <w:rPr>
            <w:noProof/>
            <w:webHidden/>
          </w:rPr>
          <w:fldChar w:fldCharType="end"/>
        </w:r>
      </w:hyperlink>
    </w:p>
    <w:p w14:paraId="435833E4" w14:textId="59419668" w:rsidR="00CD0712" w:rsidRDefault="00CD0712">
      <w:pPr>
        <w:pStyle w:val="Verzeichnis2"/>
        <w:tabs>
          <w:tab w:val="left" w:pos="960"/>
          <w:tab w:val="right" w:leader="underscore" w:pos="9344"/>
        </w:tabs>
        <w:rPr>
          <w:rFonts w:eastAsiaTheme="minorEastAsia" w:cstheme="minorBidi"/>
          <w:b w:val="0"/>
          <w:bCs w:val="0"/>
          <w:noProof/>
        </w:rPr>
      </w:pPr>
      <w:hyperlink w:anchor="_Toc476173531" w:history="1">
        <w:r w:rsidRPr="00986084">
          <w:rPr>
            <w:rStyle w:val="Hyperlink"/>
            <w:rFonts w:ascii="Times New Roman" w:hAnsi="Times New Roman"/>
            <w:noProof/>
          </w:rPr>
          <w:t>3.2.</w:t>
        </w:r>
        <w:r>
          <w:rPr>
            <w:rFonts w:eastAsiaTheme="minorEastAsia" w:cstheme="minorBidi"/>
            <w:b w:val="0"/>
            <w:bCs w:val="0"/>
            <w:noProof/>
          </w:rPr>
          <w:tab/>
        </w:r>
        <w:r w:rsidRPr="00986084">
          <w:rPr>
            <w:rStyle w:val="Hyperlink"/>
            <w:rFonts w:ascii="Times New Roman" w:hAnsi="Times New Roman"/>
            <w:noProof/>
          </w:rPr>
          <w:t>Bewertung der Kategorien nach Einsatzpotenzial</w:t>
        </w:r>
        <w:r>
          <w:rPr>
            <w:noProof/>
            <w:webHidden/>
          </w:rPr>
          <w:tab/>
        </w:r>
        <w:r>
          <w:rPr>
            <w:noProof/>
            <w:webHidden/>
          </w:rPr>
          <w:fldChar w:fldCharType="begin"/>
        </w:r>
        <w:r>
          <w:rPr>
            <w:noProof/>
            <w:webHidden/>
          </w:rPr>
          <w:instrText xml:space="preserve"> PAGEREF _Toc476173531 \h </w:instrText>
        </w:r>
        <w:r>
          <w:rPr>
            <w:noProof/>
            <w:webHidden/>
          </w:rPr>
        </w:r>
        <w:r>
          <w:rPr>
            <w:noProof/>
            <w:webHidden/>
          </w:rPr>
          <w:fldChar w:fldCharType="separate"/>
        </w:r>
        <w:r>
          <w:rPr>
            <w:noProof/>
            <w:webHidden/>
          </w:rPr>
          <w:t>31</w:t>
        </w:r>
        <w:r>
          <w:rPr>
            <w:noProof/>
            <w:webHidden/>
          </w:rPr>
          <w:fldChar w:fldCharType="end"/>
        </w:r>
      </w:hyperlink>
    </w:p>
    <w:p w14:paraId="29CB92A3" w14:textId="32BAC1A2" w:rsidR="00CD0712" w:rsidRPr="00CD0712" w:rsidRDefault="00CD0712" w:rsidP="00CD0712">
      <w:pPr>
        <w:pStyle w:val="Verzeichnis1"/>
        <w:rPr>
          <w:rFonts w:eastAsiaTheme="minorEastAsia" w:cstheme="minorBidi"/>
        </w:rPr>
      </w:pPr>
      <w:hyperlink w:anchor="_Toc476173532" w:history="1">
        <w:r w:rsidRPr="00CD0712">
          <w:rPr>
            <w:rStyle w:val="Hyperlink"/>
          </w:rPr>
          <w:t>4.</w:t>
        </w:r>
        <w:r w:rsidRPr="00CD0712">
          <w:rPr>
            <w:rFonts w:eastAsiaTheme="minorEastAsia" w:cstheme="minorBidi"/>
          </w:rPr>
          <w:tab/>
        </w:r>
        <w:r w:rsidRPr="00CD0712">
          <w:rPr>
            <w:rStyle w:val="Hyperlink"/>
          </w:rPr>
          <w:t>K</w:t>
        </w:r>
        <w:r w:rsidRPr="00CD0712">
          <w:rPr>
            <w:rStyle w:val="Hyperlink"/>
          </w:rPr>
          <w:t>o</w:t>
        </w:r>
        <w:r w:rsidRPr="00CD0712">
          <w:rPr>
            <w:rStyle w:val="Hyperlink"/>
          </w:rPr>
          <w:t>nzeption und Entwicklung des smarten Medikamentenverwaltungssystems</w:t>
        </w:r>
        <w:r w:rsidRPr="00CD0712">
          <w:rPr>
            <w:webHidden/>
          </w:rPr>
          <w:tab/>
        </w:r>
        <w:r w:rsidRPr="00CD0712">
          <w:rPr>
            <w:webHidden/>
          </w:rPr>
          <w:fldChar w:fldCharType="begin"/>
        </w:r>
        <w:r w:rsidRPr="00CD0712">
          <w:rPr>
            <w:webHidden/>
          </w:rPr>
          <w:instrText xml:space="preserve"> PAGEREF _Toc476173532 \h </w:instrText>
        </w:r>
        <w:r w:rsidRPr="00CD0712">
          <w:rPr>
            <w:webHidden/>
          </w:rPr>
        </w:r>
        <w:r w:rsidRPr="00CD0712">
          <w:rPr>
            <w:webHidden/>
          </w:rPr>
          <w:fldChar w:fldCharType="separate"/>
        </w:r>
        <w:r w:rsidRPr="00CD0712">
          <w:rPr>
            <w:webHidden/>
          </w:rPr>
          <w:t>32</w:t>
        </w:r>
        <w:r w:rsidRPr="00CD0712">
          <w:rPr>
            <w:webHidden/>
          </w:rPr>
          <w:fldChar w:fldCharType="end"/>
        </w:r>
      </w:hyperlink>
    </w:p>
    <w:p w14:paraId="01C544C5" w14:textId="5885F7A4" w:rsidR="00CD0712" w:rsidRDefault="00CD0712">
      <w:pPr>
        <w:pStyle w:val="Verzeichnis2"/>
        <w:tabs>
          <w:tab w:val="left" w:pos="960"/>
          <w:tab w:val="right" w:leader="underscore" w:pos="9344"/>
        </w:tabs>
        <w:rPr>
          <w:rFonts w:eastAsiaTheme="minorEastAsia" w:cstheme="minorBidi"/>
          <w:b w:val="0"/>
          <w:bCs w:val="0"/>
          <w:noProof/>
        </w:rPr>
      </w:pPr>
      <w:hyperlink w:anchor="_Toc476173533" w:history="1">
        <w:r w:rsidRPr="00986084">
          <w:rPr>
            <w:rStyle w:val="Hyperlink"/>
            <w:rFonts w:ascii="Times New Roman" w:hAnsi="Times New Roman"/>
            <w:noProof/>
          </w:rPr>
          <w:t>4.1.</w:t>
        </w:r>
        <w:r>
          <w:rPr>
            <w:rFonts w:eastAsiaTheme="minorEastAsia" w:cstheme="minorBidi"/>
            <w:b w:val="0"/>
            <w:bCs w:val="0"/>
            <w:noProof/>
          </w:rPr>
          <w:tab/>
        </w:r>
        <w:r w:rsidRPr="00986084">
          <w:rPr>
            <w:rStyle w:val="Hyperlink"/>
            <w:rFonts w:ascii="Times New Roman" w:hAnsi="Times New Roman"/>
            <w:noProof/>
          </w:rPr>
          <w:t>Anforderungsanalyse</w:t>
        </w:r>
        <w:r>
          <w:rPr>
            <w:noProof/>
            <w:webHidden/>
          </w:rPr>
          <w:tab/>
        </w:r>
        <w:r>
          <w:rPr>
            <w:noProof/>
            <w:webHidden/>
          </w:rPr>
          <w:fldChar w:fldCharType="begin"/>
        </w:r>
        <w:r>
          <w:rPr>
            <w:noProof/>
            <w:webHidden/>
          </w:rPr>
          <w:instrText xml:space="preserve"> PAGEREF _Toc476173533 \h </w:instrText>
        </w:r>
        <w:r>
          <w:rPr>
            <w:noProof/>
            <w:webHidden/>
          </w:rPr>
        </w:r>
        <w:r>
          <w:rPr>
            <w:noProof/>
            <w:webHidden/>
          </w:rPr>
          <w:fldChar w:fldCharType="separate"/>
        </w:r>
        <w:r>
          <w:rPr>
            <w:noProof/>
            <w:webHidden/>
          </w:rPr>
          <w:t>32</w:t>
        </w:r>
        <w:r>
          <w:rPr>
            <w:noProof/>
            <w:webHidden/>
          </w:rPr>
          <w:fldChar w:fldCharType="end"/>
        </w:r>
      </w:hyperlink>
    </w:p>
    <w:p w14:paraId="07EBECF9" w14:textId="536D4ED7" w:rsidR="00CD0712" w:rsidRDefault="00CD0712">
      <w:pPr>
        <w:pStyle w:val="Verzeichnis2"/>
        <w:tabs>
          <w:tab w:val="left" w:pos="960"/>
          <w:tab w:val="right" w:leader="underscore" w:pos="9344"/>
        </w:tabs>
        <w:rPr>
          <w:rFonts w:eastAsiaTheme="minorEastAsia" w:cstheme="minorBidi"/>
          <w:b w:val="0"/>
          <w:bCs w:val="0"/>
          <w:noProof/>
        </w:rPr>
      </w:pPr>
      <w:hyperlink w:anchor="_Toc476173534" w:history="1">
        <w:r w:rsidRPr="00986084">
          <w:rPr>
            <w:rStyle w:val="Hyperlink"/>
            <w:rFonts w:ascii="Times New Roman" w:hAnsi="Times New Roman"/>
            <w:noProof/>
          </w:rPr>
          <w:t>4.2.</w:t>
        </w:r>
        <w:r>
          <w:rPr>
            <w:rFonts w:eastAsiaTheme="minorEastAsia" w:cstheme="minorBidi"/>
            <w:b w:val="0"/>
            <w:bCs w:val="0"/>
            <w:noProof/>
          </w:rPr>
          <w:tab/>
        </w:r>
        <w:r w:rsidRPr="00986084">
          <w:rPr>
            <w:rStyle w:val="Hyperlink"/>
            <w:rFonts w:ascii="Times New Roman" w:hAnsi="Times New Roman"/>
            <w:noProof/>
          </w:rPr>
          <w:t>Konzeption und Auswahl eines Konzeptes</w:t>
        </w:r>
        <w:r>
          <w:rPr>
            <w:noProof/>
            <w:webHidden/>
          </w:rPr>
          <w:tab/>
        </w:r>
        <w:r>
          <w:rPr>
            <w:noProof/>
            <w:webHidden/>
          </w:rPr>
          <w:fldChar w:fldCharType="begin"/>
        </w:r>
        <w:r>
          <w:rPr>
            <w:noProof/>
            <w:webHidden/>
          </w:rPr>
          <w:instrText xml:space="preserve"> PAGEREF _Toc476173534 \h </w:instrText>
        </w:r>
        <w:r>
          <w:rPr>
            <w:noProof/>
            <w:webHidden/>
          </w:rPr>
        </w:r>
        <w:r>
          <w:rPr>
            <w:noProof/>
            <w:webHidden/>
          </w:rPr>
          <w:fldChar w:fldCharType="separate"/>
        </w:r>
        <w:r>
          <w:rPr>
            <w:noProof/>
            <w:webHidden/>
          </w:rPr>
          <w:t>33</w:t>
        </w:r>
        <w:r>
          <w:rPr>
            <w:noProof/>
            <w:webHidden/>
          </w:rPr>
          <w:fldChar w:fldCharType="end"/>
        </w:r>
      </w:hyperlink>
    </w:p>
    <w:p w14:paraId="00EEB0CE" w14:textId="0875CE13" w:rsidR="00CD0712" w:rsidRDefault="00CD0712">
      <w:pPr>
        <w:pStyle w:val="Verzeichnis2"/>
        <w:tabs>
          <w:tab w:val="left" w:pos="960"/>
          <w:tab w:val="right" w:leader="underscore" w:pos="9344"/>
        </w:tabs>
        <w:rPr>
          <w:rFonts w:eastAsiaTheme="minorEastAsia" w:cstheme="minorBidi"/>
          <w:b w:val="0"/>
          <w:bCs w:val="0"/>
          <w:noProof/>
        </w:rPr>
      </w:pPr>
      <w:hyperlink w:anchor="_Toc476173535" w:history="1">
        <w:r w:rsidRPr="00986084">
          <w:rPr>
            <w:rStyle w:val="Hyperlink"/>
            <w:rFonts w:ascii="Times New Roman" w:hAnsi="Times New Roman"/>
            <w:noProof/>
          </w:rPr>
          <w:t>4.2.1.</w:t>
        </w:r>
        <w:r>
          <w:rPr>
            <w:rFonts w:eastAsiaTheme="minorEastAsia" w:cstheme="minorBidi"/>
            <w:b w:val="0"/>
            <w:bCs w:val="0"/>
            <w:noProof/>
          </w:rPr>
          <w:tab/>
        </w:r>
        <w:r w:rsidRPr="00986084">
          <w:rPr>
            <w:rStyle w:val="Hyperlink"/>
            <w:rFonts w:ascii="Times New Roman" w:hAnsi="Times New Roman"/>
            <w:noProof/>
          </w:rPr>
          <w:t>Konzept 1: Smarter Medikamentenspender</w:t>
        </w:r>
        <w:r>
          <w:rPr>
            <w:noProof/>
            <w:webHidden/>
          </w:rPr>
          <w:tab/>
        </w:r>
        <w:r>
          <w:rPr>
            <w:noProof/>
            <w:webHidden/>
          </w:rPr>
          <w:fldChar w:fldCharType="begin"/>
        </w:r>
        <w:r>
          <w:rPr>
            <w:noProof/>
            <w:webHidden/>
          </w:rPr>
          <w:instrText xml:space="preserve"> PAGEREF _Toc476173535 \h </w:instrText>
        </w:r>
        <w:r>
          <w:rPr>
            <w:noProof/>
            <w:webHidden/>
          </w:rPr>
        </w:r>
        <w:r>
          <w:rPr>
            <w:noProof/>
            <w:webHidden/>
          </w:rPr>
          <w:fldChar w:fldCharType="separate"/>
        </w:r>
        <w:r>
          <w:rPr>
            <w:noProof/>
            <w:webHidden/>
          </w:rPr>
          <w:t>33</w:t>
        </w:r>
        <w:r>
          <w:rPr>
            <w:noProof/>
            <w:webHidden/>
          </w:rPr>
          <w:fldChar w:fldCharType="end"/>
        </w:r>
      </w:hyperlink>
    </w:p>
    <w:p w14:paraId="6001769D" w14:textId="29971016" w:rsidR="00CD0712" w:rsidRDefault="00CD0712">
      <w:pPr>
        <w:pStyle w:val="Verzeichnis2"/>
        <w:tabs>
          <w:tab w:val="left" w:pos="960"/>
          <w:tab w:val="right" w:leader="underscore" w:pos="9344"/>
        </w:tabs>
        <w:rPr>
          <w:rFonts w:eastAsiaTheme="minorEastAsia" w:cstheme="minorBidi"/>
          <w:b w:val="0"/>
          <w:bCs w:val="0"/>
          <w:noProof/>
        </w:rPr>
      </w:pPr>
      <w:hyperlink w:anchor="_Toc476173536" w:history="1">
        <w:r w:rsidRPr="00986084">
          <w:rPr>
            <w:rStyle w:val="Hyperlink"/>
            <w:rFonts w:ascii="Times New Roman" w:hAnsi="Times New Roman"/>
            <w:noProof/>
          </w:rPr>
          <w:t>4.2.2.</w:t>
        </w:r>
        <w:r>
          <w:rPr>
            <w:rFonts w:eastAsiaTheme="minorEastAsia" w:cstheme="minorBidi"/>
            <w:b w:val="0"/>
            <w:bCs w:val="0"/>
            <w:noProof/>
          </w:rPr>
          <w:tab/>
        </w:r>
        <w:r w:rsidRPr="00986084">
          <w:rPr>
            <w:rStyle w:val="Hyperlink"/>
            <w:rFonts w:ascii="Times New Roman" w:hAnsi="Times New Roman"/>
            <w:noProof/>
          </w:rPr>
          <w:t>Konzept 2: Smarter Medikamentendosierer</w:t>
        </w:r>
        <w:r>
          <w:rPr>
            <w:noProof/>
            <w:webHidden/>
          </w:rPr>
          <w:tab/>
        </w:r>
        <w:r>
          <w:rPr>
            <w:noProof/>
            <w:webHidden/>
          </w:rPr>
          <w:fldChar w:fldCharType="begin"/>
        </w:r>
        <w:r>
          <w:rPr>
            <w:noProof/>
            <w:webHidden/>
          </w:rPr>
          <w:instrText xml:space="preserve"> PAGEREF _Toc476173536 \h </w:instrText>
        </w:r>
        <w:r>
          <w:rPr>
            <w:noProof/>
            <w:webHidden/>
          </w:rPr>
        </w:r>
        <w:r>
          <w:rPr>
            <w:noProof/>
            <w:webHidden/>
          </w:rPr>
          <w:fldChar w:fldCharType="separate"/>
        </w:r>
        <w:r>
          <w:rPr>
            <w:noProof/>
            <w:webHidden/>
          </w:rPr>
          <w:t>35</w:t>
        </w:r>
        <w:r>
          <w:rPr>
            <w:noProof/>
            <w:webHidden/>
          </w:rPr>
          <w:fldChar w:fldCharType="end"/>
        </w:r>
      </w:hyperlink>
    </w:p>
    <w:p w14:paraId="333040ED" w14:textId="653D4EF7" w:rsidR="00CD0712" w:rsidRDefault="00CD0712">
      <w:pPr>
        <w:pStyle w:val="Verzeichnis2"/>
        <w:tabs>
          <w:tab w:val="left" w:pos="960"/>
          <w:tab w:val="right" w:leader="underscore" w:pos="9344"/>
        </w:tabs>
        <w:rPr>
          <w:rFonts w:eastAsiaTheme="minorEastAsia" w:cstheme="minorBidi"/>
          <w:b w:val="0"/>
          <w:bCs w:val="0"/>
          <w:noProof/>
        </w:rPr>
      </w:pPr>
      <w:hyperlink w:anchor="_Toc476173537" w:history="1">
        <w:r w:rsidRPr="00986084">
          <w:rPr>
            <w:rStyle w:val="Hyperlink"/>
            <w:rFonts w:ascii="Times New Roman" w:hAnsi="Times New Roman"/>
            <w:noProof/>
          </w:rPr>
          <w:t>4.2.3.</w:t>
        </w:r>
        <w:r>
          <w:rPr>
            <w:rFonts w:eastAsiaTheme="minorEastAsia" w:cstheme="minorBidi"/>
            <w:b w:val="0"/>
            <w:bCs w:val="0"/>
            <w:noProof/>
          </w:rPr>
          <w:tab/>
        </w:r>
        <w:r w:rsidRPr="00986084">
          <w:rPr>
            <w:rStyle w:val="Hyperlink"/>
            <w:rFonts w:ascii="Times New Roman" w:hAnsi="Times New Roman"/>
            <w:noProof/>
          </w:rPr>
          <w:t>Bewertung und Auswahl der Konzepte</w:t>
        </w:r>
        <w:r>
          <w:rPr>
            <w:noProof/>
            <w:webHidden/>
          </w:rPr>
          <w:tab/>
        </w:r>
        <w:r>
          <w:rPr>
            <w:noProof/>
            <w:webHidden/>
          </w:rPr>
          <w:fldChar w:fldCharType="begin"/>
        </w:r>
        <w:r>
          <w:rPr>
            <w:noProof/>
            <w:webHidden/>
          </w:rPr>
          <w:instrText xml:space="preserve"> PAGEREF _Toc476173537 \h </w:instrText>
        </w:r>
        <w:r>
          <w:rPr>
            <w:noProof/>
            <w:webHidden/>
          </w:rPr>
        </w:r>
        <w:r>
          <w:rPr>
            <w:noProof/>
            <w:webHidden/>
          </w:rPr>
          <w:fldChar w:fldCharType="separate"/>
        </w:r>
        <w:r>
          <w:rPr>
            <w:noProof/>
            <w:webHidden/>
          </w:rPr>
          <w:t>36</w:t>
        </w:r>
        <w:r>
          <w:rPr>
            <w:noProof/>
            <w:webHidden/>
          </w:rPr>
          <w:fldChar w:fldCharType="end"/>
        </w:r>
      </w:hyperlink>
    </w:p>
    <w:p w14:paraId="5D37A4FA" w14:textId="08881D0D" w:rsidR="00CD0712" w:rsidRDefault="00CD0712">
      <w:pPr>
        <w:pStyle w:val="Verzeichnis2"/>
        <w:tabs>
          <w:tab w:val="left" w:pos="960"/>
          <w:tab w:val="right" w:leader="underscore" w:pos="9344"/>
        </w:tabs>
        <w:rPr>
          <w:rFonts w:eastAsiaTheme="minorEastAsia" w:cstheme="minorBidi"/>
          <w:b w:val="0"/>
          <w:bCs w:val="0"/>
          <w:noProof/>
        </w:rPr>
      </w:pPr>
      <w:hyperlink w:anchor="_Toc476173538" w:history="1">
        <w:r w:rsidRPr="00986084">
          <w:rPr>
            <w:rStyle w:val="Hyperlink"/>
            <w:rFonts w:ascii="Times New Roman" w:hAnsi="Times New Roman"/>
            <w:noProof/>
          </w:rPr>
          <w:t>4.3.</w:t>
        </w:r>
        <w:r>
          <w:rPr>
            <w:rFonts w:eastAsiaTheme="minorEastAsia" w:cstheme="minorBidi"/>
            <w:b w:val="0"/>
            <w:bCs w:val="0"/>
            <w:noProof/>
          </w:rPr>
          <w:tab/>
        </w:r>
        <w:r w:rsidRPr="00986084">
          <w:rPr>
            <w:rStyle w:val="Hyperlink"/>
            <w:rFonts w:ascii="Times New Roman" w:hAnsi="Times New Roman"/>
            <w:noProof/>
          </w:rPr>
          <w:t>Entwicklung der Hard- und Software</w:t>
        </w:r>
        <w:r>
          <w:rPr>
            <w:noProof/>
            <w:webHidden/>
          </w:rPr>
          <w:tab/>
        </w:r>
        <w:r>
          <w:rPr>
            <w:noProof/>
            <w:webHidden/>
          </w:rPr>
          <w:fldChar w:fldCharType="begin"/>
        </w:r>
        <w:r>
          <w:rPr>
            <w:noProof/>
            <w:webHidden/>
          </w:rPr>
          <w:instrText xml:space="preserve"> PAGEREF _Toc476173538 \h </w:instrText>
        </w:r>
        <w:r>
          <w:rPr>
            <w:noProof/>
            <w:webHidden/>
          </w:rPr>
        </w:r>
        <w:r>
          <w:rPr>
            <w:noProof/>
            <w:webHidden/>
          </w:rPr>
          <w:fldChar w:fldCharType="separate"/>
        </w:r>
        <w:r>
          <w:rPr>
            <w:noProof/>
            <w:webHidden/>
          </w:rPr>
          <w:t>40</w:t>
        </w:r>
        <w:r>
          <w:rPr>
            <w:noProof/>
            <w:webHidden/>
          </w:rPr>
          <w:fldChar w:fldCharType="end"/>
        </w:r>
      </w:hyperlink>
    </w:p>
    <w:p w14:paraId="3AC105B4" w14:textId="73B3AB25" w:rsidR="00CD0712" w:rsidRDefault="00CD0712">
      <w:pPr>
        <w:pStyle w:val="Verzeichnis2"/>
        <w:tabs>
          <w:tab w:val="left" w:pos="960"/>
          <w:tab w:val="right" w:leader="underscore" w:pos="9344"/>
        </w:tabs>
        <w:rPr>
          <w:rFonts w:eastAsiaTheme="minorEastAsia" w:cstheme="minorBidi"/>
          <w:b w:val="0"/>
          <w:bCs w:val="0"/>
          <w:noProof/>
        </w:rPr>
      </w:pPr>
      <w:hyperlink w:anchor="_Toc476173539" w:history="1">
        <w:r w:rsidRPr="00986084">
          <w:rPr>
            <w:rStyle w:val="Hyperlink"/>
            <w:rFonts w:ascii="Times New Roman" w:hAnsi="Times New Roman"/>
            <w:noProof/>
          </w:rPr>
          <w:t>4.3.1.</w:t>
        </w:r>
        <w:r>
          <w:rPr>
            <w:rFonts w:eastAsiaTheme="minorEastAsia" w:cstheme="minorBidi"/>
            <w:b w:val="0"/>
            <w:bCs w:val="0"/>
            <w:noProof/>
          </w:rPr>
          <w:tab/>
        </w:r>
        <w:r w:rsidRPr="00986084">
          <w:rPr>
            <w:rStyle w:val="Hyperlink"/>
            <w:rFonts w:ascii="Times New Roman" w:hAnsi="Times New Roman"/>
            <w:noProof/>
          </w:rPr>
          <w:t>Prototyping</w:t>
        </w:r>
        <w:r>
          <w:rPr>
            <w:noProof/>
            <w:webHidden/>
          </w:rPr>
          <w:tab/>
        </w:r>
        <w:r>
          <w:rPr>
            <w:noProof/>
            <w:webHidden/>
          </w:rPr>
          <w:fldChar w:fldCharType="begin"/>
        </w:r>
        <w:r>
          <w:rPr>
            <w:noProof/>
            <w:webHidden/>
          </w:rPr>
          <w:instrText xml:space="preserve"> PAGEREF _Toc476173539 \h </w:instrText>
        </w:r>
        <w:r>
          <w:rPr>
            <w:noProof/>
            <w:webHidden/>
          </w:rPr>
        </w:r>
        <w:r>
          <w:rPr>
            <w:noProof/>
            <w:webHidden/>
          </w:rPr>
          <w:fldChar w:fldCharType="separate"/>
        </w:r>
        <w:r>
          <w:rPr>
            <w:noProof/>
            <w:webHidden/>
          </w:rPr>
          <w:t>40</w:t>
        </w:r>
        <w:r>
          <w:rPr>
            <w:noProof/>
            <w:webHidden/>
          </w:rPr>
          <w:fldChar w:fldCharType="end"/>
        </w:r>
      </w:hyperlink>
    </w:p>
    <w:p w14:paraId="1A04A009" w14:textId="0685CC42" w:rsidR="00CD0712" w:rsidRDefault="00CD0712">
      <w:pPr>
        <w:pStyle w:val="Verzeichnis2"/>
        <w:tabs>
          <w:tab w:val="left" w:pos="960"/>
          <w:tab w:val="right" w:leader="underscore" w:pos="9344"/>
        </w:tabs>
        <w:rPr>
          <w:rFonts w:eastAsiaTheme="minorEastAsia" w:cstheme="minorBidi"/>
          <w:b w:val="0"/>
          <w:bCs w:val="0"/>
          <w:noProof/>
        </w:rPr>
      </w:pPr>
      <w:hyperlink w:anchor="_Toc476173540" w:history="1">
        <w:r w:rsidRPr="00986084">
          <w:rPr>
            <w:rStyle w:val="Hyperlink"/>
            <w:rFonts w:ascii="Times New Roman" w:hAnsi="Times New Roman"/>
            <w:noProof/>
          </w:rPr>
          <w:t>4.3.2.</w:t>
        </w:r>
        <w:r>
          <w:rPr>
            <w:rFonts w:eastAsiaTheme="minorEastAsia" w:cstheme="minorBidi"/>
            <w:b w:val="0"/>
            <w:bCs w:val="0"/>
            <w:noProof/>
          </w:rPr>
          <w:tab/>
        </w:r>
        <w:r w:rsidRPr="00986084">
          <w:rPr>
            <w:rStyle w:val="Hyperlink"/>
            <w:rFonts w:ascii="Times New Roman" w:hAnsi="Times New Roman"/>
            <w:noProof/>
          </w:rPr>
          <w:t>Konstruktion</w:t>
        </w:r>
        <w:r>
          <w:rPr>
            <w:noProof/>
            <w:webHidden/>
          </w:rPr>
          <w:tab/>
        </w:r>
        <w:r>
          <w:rPr>
            <w:noProof/>
            <w:webHidden/>
          </w:rPr>
          <w:fldChar w:fldCharType="begin"/>
        </w:r>
        <w:r>
          <w:rPr>
            <w:noProof/>
            <w:webHidden/>
          </w:rPr>
          <w:instrText xml:space="preserve"> PAGEREF _Toc476173540 \h </w:instrText>
        </w:r>
        <w:r>
          <w:rPr>
            <w:noProof/>
            <w:webHidden/>
          </w:rPr>
        </w:r>
        <w:r>
          <w:rPr>
            <w:noProof/>
            <w:webHidden/>
          </w:rPr>
          <w:fldChar w:fldCharType="separate"/>
        </w:r>
        <w:r>
          <w:rPr>
            <w:noProof/>
            <w:webHidden/>
          </w:rPr>
          <w:t>41</w:t>
        </w:r>
        <w:r>
          <w:rPr>
            <w:noProof/>
            <w:webHidden/>
          </w:rPr>
          <w:fldChar w:fldCharType="end"/>
        </w:r>
      </w:hyperlink>
    </w:p>
    <w:p w14:paraId="3E7C4459" w14:textId="43A1CDD0" w:rsidR="00CD0712" w:rsidRDefault="00CD0712">
      <w:pPr>
        <w:pStyle w:val="Verzeichnis2"/>
        <w:tabs>
          <w:tab w:val="left" w:pos="960"/>
          <w:tab w:val="right" w:leader="underscore" w:pos="9344"/>
        </w:tabs>
        <w:rPr>
          <w:rFonts w:eastAsiaTheme="minorEastAsia" w:cstheme="minorBidi"/>
          <w:b w:val="0"/>
          <w:bCs w:val="0"/>
          <w:noProof/>
        </w:rPr>
      </w:pPr>
      <w:hyperlink w:anchor="_Toc476173541" w:history="1">
        <w:r w:rsidRPr="00986084">
          <w:rPr>
            <w:rStyle w:val="Hyperlink"/>
            <w:rFonts w:ascii="Times New Roman" w:hAnsi="Times New Roman"/>
            <w:noProof/>
          </w:rPr>
          <w:t>4.3.3.</w:t>
        </w:r>
        <w:r>
          <w:rPr>
            <w:rFonts w:eastAsiaTheme="minorEastAsia" w:cstheme="minorBidi"/>
            <w:b w:val="0"/>
            <w:bCs w:val="0"/>
            <w:noProof/>
          </w:rPr>
          <w:tab/>
        </w:r>
        <w:r w:rsidRPr="00986084">
          <w:rPr>
            <w:rStyle w:val="Hyperlink"/>
            <w:rFonts w:ascii="Times New Roman" w:hAnsi="Times New Roman"/>
            <w:noProof/>
          </w:rPr>
          <w:t>Einbau der Be</w:t>
        </w:r>
        <w:r w:rsidRPr="00986084">
          <w:rPr>
            <w:rStyle w:val="Hyperlink"/>
            <w:rFonts w:ascii="Times New Roman" w:hAnsi="Times New Roman"/>
            <w:noProof/>
          </w:rPr>
          <w:t>s</w:t>
        </w:r>
        <w:r w:rsidRPr="00986084">
          <w:rPr>
            <w:rStyle w:val="Hyperlink"/>
            <w:rFonts w:ascii="Times New Roman" w:hAnsi="Times New Roman"/>
            <w:noProof/>
          </w:rPr>
          <w:t>tandteile und Elektronik</w:t>
        </w:r>
        <w:r>
          <w:rPr>
            <w:noProof/>
            <w:webHidden/>
          </w:rPr>
          <w:tab/>
        </w:r>
        <w:r>
          <w:rPr>
            <w:noProof/>
            <w:webHidden/>
          </w:rPr>
          <w:fldChar w:fldCharType="begin"/>
        </w:r>
        <w:r>
          <w:rPr>
            <w:noProof/>
            <w:webHidden/>
          </w:rPr>
          <w:instrText xml:space="preserve"> PAGEREF _Toc476173541 \h </w:instrText>
        </w:r>
        <w:r>
          <w:rPr>
            <w:noProof/>
            <w:webHidden/>
          </w:rPr>
        </w:r>
        <w:r>
          <w:rPr>
            <w:noProof/>
            <w:webHidden/>
          </w:rPr>
          <w:fldChar w:fldCharType="separate"/>
        </w:r>
        <w:r>
          <w:rPr>
            <w:noProof/>
            <w:webHidden/>
          </w:rPr>
          <w:t>41</w:t>
        </w:r>
        <w:r>
          <w:rPr>
            <w:noProof/>
            <w:webHidden/>
          </w:rPr>
          <w:fldChar w:fldCharType="end"/>
        </w:r>
      </w:hyperlink>
    </w:p>
    <w:p w14:paraId="4056E452" w14:textId="55A8C12D" w:rsidR="00CD0712" w:rsidRDefault="00CD0712">
      <w:pPr>
        <w:pStyle w:val="Verzeichnis2"/>
        <w:tabs>
          <w:tab w:val="left" w:pos="1200"/>
          <w:tab w:val="right" w:leader="underscore" w:pos="9344"/>
        </w:tabs>
        <w:rPr>
          <w:rFonts w:eastAsiaTheme="minorEastAsia" w:cstheme="minorBidi"/>
          <w:b w:val="0"/>
          <w:bCs w:val="0"/>
          <w:noProof/>
        </w:rPr>
      </w:pPr>
      <w:hyperlink w:anchor="_Toc476173542" w:history="1">
        <w:r w:rsidRPr="00986084">
          <w:rPr>
            <w:rStyle w:val="Hyperlink"/>
            <w:rFonts w:ascii="Times New Roman" w:hAnsi="Times New Roman"/>
            <w:noProof/>
          </w:rPr>
          <w:t>4.3.3.1.</w:t>
        </w:r>
        <w:r>
          <w:rPr>
            <w:rFonts w:eastAsiaTheme="minorEastAsia" w:cstheme="minorBidi"/>
            <w:b w:val="0"/>
            <w:bCs w:val="0"/>
            <w:noProof/>
          </w:rPr>
          <w:tab/>
        </w:r>
        <w:r w:rsidRPr="00986084">
          <w:rPr>
            <w:rStyle w:val="Hyperlink"/>
            <w:rFonts w:ascii="Times New Roman" w:hAnsi="Times New Roman"/>
            <w:noProof/>
          </w:rPr>
          <w:t>Schaltplan</w:t>
        </w:r>
        <w:r>
          <w:rPr>
            <w:noProof/>
            <w:webHidden/>
          </w:rPr>
          <w:tab/>
        </w:r>
        <w:r>
          <w:rPr>
            <w:noProof/>
            <w:webHidden/>
          </w:rPr>
          <w:fldChar w:fldCharType="begin"/>
        </w:r>
        <w:r>
          <w:rPr>
            <w:noProof/>
            <w:webHidden/>
          </w:rPr>
          <w:instrText xml:space="preserve"> PAGEREF _Toc476173542 \h </w:instrText>
        </w:r>
        <w:r>
          <w:rPr>
            <w:noProof/>
            <w:webHidden/>
          </w:rPr>
        </w:r>
        <w:r>
          <w:rPr>
            <w:noProof/>
            <w:webHidden/>
          </w:rPr>
          <w:fldChar w:fldCharType="separate"/>
        </w:r>
        <w:r>
          <w:rPr>
            <w:noProof/>
            <w:webHidden/>
          </w:rPr>
          <w:t>43</w:t>
        </w:r>
        <w:r>
          <w:rPr>
            <w:noProof/>
            <w:webHidden/>
          </w:rPr>
          <w:fldChar w:fldCharType="end"/>
        </w:r>
      </w:hyperlink>
    </w:p>
    <w:p w14:paraId="6081FD65" w14:textId="5C310A3F" w:rsidR="00CD0712" w:rsidRDefault="00CD0712">
      <w:pPr>
        <w:pStyle w:val="Verzeichnis2"/>
        <w:tabs>
          <w:tab w:val="left" w:pos="960"/>
          <w:tab w:val="right" w:leader="underscore" w:pos="9344"/>
        </w:tabs>
        <w:rPr>
          <w:rFonts w:eastAsiaTheme="minorEastAsia" w:cstheme="minorBidi"/>
          <w:b w:val="0"/>
          <w:bCs w:val="0"/>
          <w:noProof/>
        </w:rPr>
      </w:pPr>
      <w:hyperlink w:anchor="_Toc476173543" w:history="1">
        <w:r w:rsidRPr="00986084">
          <w:rPr>
            <w:rStyle w:val="Hyperlink"/>
            <w:rFonts w:ascii="Times New Roman" w:hAnsi="Times New Roman"/>
            <w:noProof/>
          </w:rPr>
          <w:t>4.4.</w:t>
        </w:r>
        <w:r>
          <w:rPr>
            <w:rFonts w:eastAsiaTheme="minorEastAsia" w:cstheme="minorBidi"/>
            <w:b w:val="0"/>
            <w:bCs w:val="0"/>
            <w:noProof/>
          </w:rPr>
          <w:tab/>
        </w:r>
        <w:r w:rsidRPr="00986084">
          <w:rPr>
            <w:rStyle w:val="Hyperlink"/>
            <w:rFonts w:ascii="Times New Roman" w:hAnsi="Times New Roman"/>
            <w:noProof/>
          </w:rPr>
          <w:t>Software</w:t>
        </w:r>
        <w:r>
          <w:rPr>
            <w:noProof/>
            <w:webHidden/>
          </w:rPr>
          <w:tab/>
        </w:r>
        <w:r>
          <w:rPr>
            <w:noProof/>
            <w:webHidden/>
          </w:rPr>
          <w:fldChar w:fldCharType="begin"/>
        </w:r>
        <w:r>
          <w:rPr>
            <w:noProof/>
            <w:webHidden/>
          </w:rPr>
          <w:instrText xml:space="preserve"> PAGEREF _Toc476173543 \h </w:instrText>
        </w:r>
        <w:r>
          <w:rPr>
            <w:noProof/>
            <w:webHidden/>
          </w:rPr>
        </w:r>
        <w:r>
          <w:rPr>
            <w:noProof/>
            <w:webHidden/>
          </w:rPr>
          <w:fldChar w:fldCharType="separate"/>
        </w:r>
        <w:r>
          <w:rPr>
            <w:noProof/>
            <w:webHidden/>
          </w:rPr>
          <w:t>43</w:t>
        </w:r>
        <w:r>
          <w:rPr>
            <w:noProof/>
            <w:webHidden/>
          </w:rPr>
          <w:fldChar w:fldCharType="end"/>
        </w:r>
      </w:hyperlink>
    </w:p>
    <w:p w14:paraId="75E30333" w14:textId="2E2EA65C" w:rsidR="00CD0712" w:rsidRDefault="00CD0712">
      <w:pPr>
        <w:pStyle w:val="Verzeichnis2"/>
        <w:tabs>
          <w:tab w:val="left" w:pos="960"/>
          <w:tab w:val="right" w:leader="underscore" w:pos="9344"/>
        </w:tabs>
        <w:rPr>
          <w:rFonts w:eastAsiaTheme="minorEastAsia" w:cstheme="minorBidi"/>
          <w:b w:val="0"/>
          <w:bCs w:val="0"/>
          <w:noProof/>
        </w:rPr>
      </w:pPr>
      <w:hyperlink w:anchor="_Toc476173544" w:history="1">
        <w:r w:rsidRPr="00986084">
          <w:rPr>
            <w:rStyle w:val="Hyperlink"/>
            <w:rFonts w:ascii="Times New Roman" w:hAnsi="Times New Roman"/>
            <w:noProof/>
          </w:rPr>
          <w:t>4.4.1.</w:t>
        </w:r>
        <w:r>
          <w:rPr>
            <w:rFonts w:eastAsiaTheme="minorEastAsia" w:cstheme="minorBidi"/>
            <w:b w:val="0"/>
            <w:bCs w:val="0"/>
            <w:noProof/>
          </w:rPr>
          <w:tab/>
        </w:r>
        <w:r w:rsidRPr="00986084">
          <w:rPr>
            <w:rStyle w:val="Hyperlink"/>
            <w:rFonts w:ascii="Times New Roman" w:hAnsi="Times New Roman"/>
            <w:noProof/>
          </w:rPr>
          <w:t>Architektur</w:t>
        </w:r>
        <w:r>
          <w:rPr>
            <w:noProof/>
            <w:webHidden/>
          </w:rPr>
          <w:tab/>
        </w:r>
        <w:r>
          <w:rPr>
            <w:noProof/>
            <w:webHidden/>
          </w:rPr>
          <w:fldChar w:fldCharType="begin"/>
        </w:r>
        <w:r>
          <w:rPr>
            <w:noProof/>
            <w:webHidden/>
          </w:rPr>
          <w:instrText xml:space="preserve"> PAGEREF _Toc476173544 \h </w:instrText>
        </w:r>
        <w:r>
          <w:rPr>
            <w:noProof/>
            <w:webHidden/>
          </w:rPr>
        </w:r>
        <w:r>
          <w:rPr>
            <w:noProof/>
            <w:webHidden/>
          </w:rPr>
          <w:fldChar w:fldCharType="separate"/>
        </w:r>
        <w:r>
          <w:rPr>
            <w:noProof/>
            <w:webHidden/>
          </w:rPr>
          <w:t>43</w:t>
        </w:r>
        <w:r>
          <w:rPr>
            <w:noProof/>
            <w:webHidden/>
          </w:rPr>
          <w:fldChar w:fldCharType="end"/>
        </w:r>
      </w:hyperlink>
    </w:p>
    <w:p w14:paraId="20FEB0DE" w14:textId="4983277B" w:rsidR="00CD0712" w:rsidRDefault="00CD0712">
      <w:pPr>
        <w:pStyle w:val="Verzeichnis2"/>
        <w:tabs>
          <w:tab w:val="left" w:pos="960"/>
          <w:tab w:val="right" w:leader="underscore" w:pos="9344"/>
        </w:tabs>
        <w:rPr>
          <w:rFonts w:eastAsiaTheme="minorEastAsia" w:cstheme="minorBidi"/>
          <w:b w:val="0"/>
          <w:bCs w:val="0"/>
          <w:noProof/>
        </w:rPr>
      </w:pPr>
      <w:hyperlink w:anchor="_Toc476173545" w:history="1">
        <w:r w:rsidRPr="00986084">
          <w:rPr>
            <w:rStyle w:val="Hyperlink"/>
            <w:rFonts w:ascii="Times New Roman" w:hAnsi="Times New Roman"/>
            <w:noProof/>
          </w:rPr>
          <w:t>4.4.2.</w:t>
        </w:r>
        <w:r>
          <w:rPr>
            <w:rFonts w:eastAsiaTheme="minorEastAsia" w:cstheme="minorBidi"/>
            <w:b w:val="0"/>
            <w:bCs w:val="0"/>
            <w:noProof/>
          </w:rPr>
          <w:tab/>
        </w:r>
        <w:r w:rsidRPr="00986084">
          <w:rPr>
            <w:rStyle w:val="Hyperlink"/>
            <w:rFonts w:ascii="Times New Roman" w:hAnsi="Times New Roman"/>
            <w:noProof/>
          </w:rPr>
          <w:t>Funktionen</w:t>
        </w:r>
        <w:r>
          <w:rPr>
            <w:noProof/>
            <w:webHidden/>
          </w:rPr>
          <w:tab/>
        </w:r>
        <w:r>
          <w:rPr>
            <w:noProof/>
            <w:webHidden/>
          </w:rPr>
          <w:fldChar w:fldCharType="begin"/>
        </w:r>
        <w:r>
          <w:rPr>
            <w:noProof/>
            <w:webHidden/>
          </w:rPr>
          <w:instrText xml:space="preserve"> PAGEREF _Toc476173545 \h </w:instrText>
        </w:r>
        <w:r>
          <w:rPr>
            <w:noProof/>
            <w:webHidden/>
          </w:rPr>
        </w:r>
        <w:r>
          <w:rPr>
            <w:noProof/>
            <w:webHidden/>
          </w:rPr>
          <w:fldChar w:fldCharType="separate"/>
        </w:r>
        <w:r>
          <w:rPr>
            <w:noProof/>
            <w:webHidden/>
          </w:rPr>
          <w:t>43</w:t>
        </w:r>
        <w:r>
          <w:rPr>
            <w:noProof/>
            <w:webHidden/>
          </w:rPr>
          <w:fldChar w:fldCharType="end"/>
        </w:r>
      </w:hyperlink>
    </w:p>
    <w:p w14:paraId="65D3F981" w14:textId="37207566" w:rsidR="00CD0712" w:rsidRDefault="00CD0712">
      <w:pPr>
        <w:pStyle w:val="Verzeichnis2"/>
        <w:tabs>
          <w:tab w:val="left" w:pos="1200"/>
          <w:tab w:val="right" w:leader="underscore" w:pos="9344"/>
        </w:tabs>
        <w:rPr>
          <w:rFonts w:eastAsiaTheme="minorEastAsia" w:cstheme="minorBidi"/>
          <w:b w:val="0"/>
          <w:bCs w:val="0"/>
          <w:noProof/>
        </w:rPr>
      </w:pPr>
      <w:hyperlink w:anchor="_Toc476173546" w:history="1">
        <w:r w:rsidRPr="00986084">
          <w:rPr>
            <w:rStyle w:val="Hyperlink"/>
            <w:rFonts w:ascii="Times New Roman" w:hAnsi="Times New Roman"/>
            <w:noProof/>
          </w:rPr>
          <w:t>4.4.2.1.</w:t>
        </w:r>
        <w:r>
          <w:rPr>
            <w:rFonts w:eastAsiaTheme="minorEastAsia" w:cstheme="minorBidi"/>
            <w:b w:val="0"/>
            <w:bCs w:val="0"/>
            <w:noProof/>
          </w:rPr>
          <w:tab/>
        </w:r>
        <w:r w:rsidRPr="00986084">
          <w:rPr>
            <w:rStyle w:val="Hyperlink"/>
            <w:rFonts w:ascii="Times New Roman" w:hAnsi="Times New Roman"/>
            <w:noProof/>
          </w:rPr>
          <w:t>Benachrichtigungsfunktionen verwalten</w:t>
        </w:r>
        <w:r>
          <w:rPr>
            <w:noProof/>
            <w:webHidden/>
          </w:rPr>
          <w:tab/>
        </w:r>
        <w:r>
          <w:rPr>
            <w:noProof/>
            <w:webHidden/>
          </w:rPr>
          <w:fldChar w:fldCharType="begin"/>
        </w:r>
        <w:r>
          <w:rPr>
            <w:noProof/>
            <w:webHidden/>
          </w:rPr>
          <w:instrText xml:space="preserve"> PAGEREF _Toc476173546 \h </w:instrText>
        </w:r>
        <w:r>
          <w:rPr>
            <w:noProof/>
            <w:webHidden/>
          </w:rPr>
        </w:r>
        <w:r>
          <w:rPr>
            <w:noProof/>
            <w:webHidden/>
          </w:rPr>
          <w:fldChar w:fldCharType="separate"/>
        </w:r>
        <w:r>
          <w:rPr>
            <w:noProof/>
            <w:webHidden/>
          </w:rPr>
          <w:t>43</w:t>
        </w:r>
        <w:r>
          <w:rPr>
            <w:noProof/>
            <w:webHidden/>
          </w:rPr>
          <w:fldChar w:fldCharType="end"/>
        </w:r>
      </w:hyperlink>
    </w:p>
    <w:p w14:paraId="1017C74C" w14:textId="3474EA1D" w:rsidR="00CD0712" w:rsidRDefault="00CD0712">
      <w:pPr>
        <w:pStyle w:val="Verzeichnis2"/>
        <w:tabs>
          <w:tab w:val="left" w:pos="1200"/>
          <w:tab w:val="right" w:leader="underscore" w:pos="9344"/>
        </w:tabs>
        <w:rPr>
          <w:rFonts w:eastAsiaTheme="minorEastAsia" w:cstheme="minorBidi"/>
          <w:b w:val="0"/>
          <w:bCs w:val="0"/>
          <w:noProof/>
        </w:rPr>
      </w:pPr>
      <w:hyperlink w:anchor="_Toc476173547" w:history="1">
        <w:r w:rsidRPr="00986084">
          <w:rPr>
            <w:rStyle w:val="Hyperlink"/>
            <w:rFonts w:ascii="Times New Roman" w:hAnsi="Times New Roman"/>
            <w:noProof/>
          </w:rPr>
          <w:t>4.4.2.2.</w:t>
        </w:r>
        <w:r>
          <w:rPr>
            <w:rFonts w:eastAsiaTheme="minorEastAsia" w:cstheme="minorBidi"/>
            <w:b w:val="0"/>
            <w:bCs w:val="0"/>
            <w:noProof/>
          </w:rPr>
          <w:tab/>
        </w:r>
        <w:r w:rsidRPr="00986084">
          <w:rPr>
            <w:rStyle w:val="Hyperlink"/>
            <w:rFonts w:ascii="Times New Roman" w:hAnsi="Times New Roman"/>
            <w:noProof/>
          </w:rPr>
          <w:t>Medikamente verwalten</w:t>
        </w:r>
        <w:r>
          <w:rPr>
            <w:noProof/>
            <w:webHidden/>
          </w:rPr>
          <w:tab/>
        </w:r>
        <w:r>
          <w:rPr>
            <w:noProof/>
            <w:webHidden/>
          </w:rPr>
          <w:fldChar w:fldCharType="begin"/>
        </w:r>
        <w:r>
          <w:rPr>
            <w:noProof/>
            <w:webHidden/>
          </w:rPr>
          <w:instrText xml:space="preserve"> PAGEREF _Toc476173547 \h </w:instrText>
        </w:r>
        <w:r>
          <w:rPr>
            <w:noProof/>
            <w:webHidden/>
          </w:rPr>
        </w:r>
        <w:r>
          <w:rPr>
            <w:noProof/>
            <w:webHidden/>
          </w:rPr>
          <w:fldChar w:fldCharType="separate"/>
        </w:r>
        <w:r>
          <w:rPr>
            <w:noProof/>
            <w:webHidden/>
          </w:rPr>
          <w:t>43</w:t>
        </w:r>
        <w:r>
          <w:rPr>
            <w:noProof/>
            <w:webHidden/>
          </w:rPr>
          <w:fldChar w:fldCharType="end"/>
        </w:r>
      </w:hyperlink>
    </w:p>
    <w:p w14:paraId="7B4564A1" w14:textId="5ADC25BE" w:rsidR="00CD0712" w:rsidRDefault="00CD0712">
      <w:pPr>
        <w:pStyle w:val="Verzeichnis2"/>
        <w:tabs>
          <w:tab w:val="left" w:pos="1200"/>
          <w:tab w:val="right" w:leader="underscore" w:pos="9344"/>
        </w:tabs>
        <w:rPr>
          <w:rFonts w:eastAsiaTheme="minorEastAsia" w:cstheme="minorBidi"/>
          <w:b w:val="0"/>
          <w:bCs w:val="0"/>
          <w:noProof/>
        </w:rPr>
      </w:pPr>
      <w:hyperlink w:anchor="_Toc476173548" w:history="1">
        <w:r w:rsidRPr="00986084">
          <w:rPr>
            <w:rStyle w:val="Hyperlink"/>
            <w:rFonts w:ascii="Times New Roman" w:hAnsi="Times New Roman"/>
            <w:noProof/>
          </w:rPr>
          <w:t>4.4.2.3.</w:t>
        </w:r>
        <w:r>
          <w:rPr>
            <w:rFonts w:eastAsiaTheme="minorEastAsia" w:cstheme="minorBidi"/>
            <w:b w:val="0"/>
            <w:bCs w:val="0"/>
            <w:noProof/>
          </w:rPr>
          <w:tab/>
        </w:r>
        <w:r w:rsidRPr="00986084">
          <w:rPr>
            <w:rStyle w:val="Hyperlink"/>
            <w:rFonts w:ascii="Times New Roman" w:hAnsi="Times New Roman"/>
            <w:noProof/>
          </w:rPr>
          <w:t>Termine verwalten</w:t>
        </w:r>
        <w:r>
          <w:rPr>
            <w:noProof/>
            <w:webHidden/>
          </w:rPr>
          <w:tab/>
        </w:r>
        <w:r>
          <w:rPr>
            <w:noProof/>
            <w:webHidden/>
          </w:rPr>
          <w:fldChar w:fldCharType="begin"/>
        </w:r>
        <w:r>
          <w:rPr>
            <w:noProof/>
            <w:webHidden/>
          </w:rPr>
          <w:instrText xml:space="preserve"> PAGEREF _Toc476173548 \h </w:instrText>
        </w:r>
        <w:r>
          <w:rPr>
            <w:noProof/>
            <w:webHidden/>
          </w:rPr>
        </w:r>
        <w:r>
          <w:rPr>
            <w:noProof/>
            <w:webHidden/>
          </w:rPr>
          <w:fldChar w:fldCharType="separate"/>
        </w:r>
        <w:r>
          <w:rPr>
            <w:noProof/>
            <w:webHidden/>
          </w:rPr>
          <w:t>43</w:t>
        </w:r>
        <w:r>
          <w:rPr>
            <w:noProof/>
            <w:webHidden/>
          </w:rPr>
          <w:fldChar w:fldCharType="end"/>
        </w:r>
      </w:hyperlink>
    </w:p>
    <w:p w14:paraId="30327345" w14:textId="79E71566" w:rsidR="00CD0712" w:rsidRDefault="00CD0712">
      <w:pPr>
        <w:pStyle w:val="Verzeichnis2"/>
        <w:tabs>
          <w:tab w:val="left" w:pos="1200"/>
          <w:tab w:val="right" w:leader="underscore" w:pos="9344"/>
        </w:tabs>
        <w:rPr>
          <w:rFonts w:eastAsiaTheme="minorEastAsia" w:cstheme="minorBidi"/>
          <w:b w:val="0"/>
          <w:bCs w:val="0"/>
          <w:noProof/>
        </w:rPr>
      </w:pPr>
      <w:hyperlink w:anchor="_Toc476173549" w:history="1">
        <w:r w:rsidRPr="00986084">
          <w:rPr>
            <w:rStyle w:val="Hyperlink"/>
            <w:rFonts w:ascii="Times New Roman" w:hAnsi="Times New Roman"/>
            <w:noProof/>
          </w:rPr>
          <w:t>4.4.2.4.</w:t>
        </w:r>
        <w:r>
          <w:rPr>
            <w:rFonts w:eastAsiaTheme="minorEastAsia" w:cstheme="minorBidi"/>
            <w:b w:val="0"/>
            <w:bCs w:val="0"/>
            <w:noProof/>
          </w:rPr>
          <w:tab/>
        </w:r>
        <w:r w:rsidRPr="00986084">
          <w:rPr>
            <w:rStyle w:val="Hyperlink"/>
            <w:rFonts w:ascii="Times New Roman" w:hAnsi="Times New Roman"/>
            <w:noProof/>
          </w:rPr>
          <w:t>Kontaktpersonen verwalten</w:t>
        </w:r>
        <w:r>
          <w:rPr>
            <w:noProof/>
            <w:webHidden/>
          </w:rPr>
          <w:tab/>
        </w:r>
        <w:r>
          <w:rPr>
            <w:noProof/>
            <w:webHidden/>
          </w:rPr>
          <w:fldChar w:fldCharType="begin"/>
        </w:r>
        <w:r>
          <w:rPr>
            <w:noProof/>
            <w:webHidden/>
          </w:rPr>
          <w:instrText xml:space="preserve"> PAGEREF _Toc476173549 \h </w:instrText>
        </w:r>
        <w:r>
          <w:rPr>
            <w:noProof/>
            <w:webHidden/>
          </w:rPr>
        </w:r>
        <w:r>
          <w:rPr>
            <w:noProof/>
            <w:webHidden/>
          </w:rPr>
          <w:fldChar w:fldCharType="separate"/>
        </w:r>
        <w:r>
          <w:rPr>
            <w:noProof/>
            <w:webHidden/>
          </w:rPr>
          <w:t>43</w:t>
        </w:r>
        <w:r>
          <w:rPr>
            <w:noProof/>
            <w:webHidden/>
          </w:rPr>
          <w:fldChar w:fldCharType="end"/>
        </w:r>
      </w:hyperlink>
    </w:p>
    <w:p w14:paraId="1A7CDE6F" w14:textId="6DC8A90A" w:rsidR="00CD0712" w:rsidRDefault="00CD0712">
      <w:pPr>
        <w:pStyle w:val="Verzeichnis2"/>
        <w:tabs>
          <w:tab w:val="left" w:pos="1200"/>
          <w:tab w:val="right" w:leader="underscore" w:pos="9344"/>
        </w:tabs>
        <w:rPr>
          <w:rFonts w:eastAsiaTheme="minorEastAsia" w:cstheme="minorBidi"/>
          <w:b w:val="0"/>
          <w:bCs w:val="0"/>
          <w:noProof/>
        </w:rPr>
      </w:pPr>
      <w:hyperlink w:anchor="_Toc476173550" w:history="1">
        <w:r w:rsidRPr="00986084">
          <w:rPr>
            <w:rStyle w:val="Hyperlink"/>
            <w:rFonts w:ascii="Times New Roman" w:hAnsi="Times New Roman"/>
            <w:noProof/>
          </w:rPr>
          <w:t>4.4.2.5.</w:t>
        </w:r>
        <w:r>
          <w:rPr>
            <w:rFonts w:eastAsiaTheme="minorEastAsia" w:cstheme="minorBidi"/>
            <w:b w:val="0"/>
            <w:bCs w:val="0"/>
            <w:noProof/>
          </w:rPr>
          <w:tab/>
        </w:r>
        <w:r w:rsidRPr="00986084">
          <w:rPr>
            <w:rStyle w:val="Hyperlink"/>
            <w:rFonts w:ascii="Times New Roman" w:hAnsi="Times New Roman"/>
            <w:noProof/>
          </w:rPr>
          <w:t>Bezugsquellen verwalten</w:t>
        </w:r>
        <w:r>
          <w:rPr>
            <w:noProof/>
            <w:webHidden/>
          </w:rPr>
          <w:tab/>
        </w:r>
        <w:r>
          <w:rPr>
            <w:noProof/>
            <w:webHidden/>
          </w:rPr>
          <w:fldChar w:fldCharType="begin"/>
        </w:r>
        <w:r>
          <w:rPr>
            <w:noProof/>
            <w:webHidden/>
          </w:rPr>
          <w:instrText xml:space="preserve"> PAGEREF _Toc476173550 \h </w:instrText>
        </w:r>
        <w:r>
          <w:rPr>
            <w:noProof/>
            <w:webHidden/>
          </w:rPr>
        </w:r>
        <w:r>
          <w:rPr>
            <w:noProof/>
            <w:webHidden/>
          </w:rPr>
          <w:fldChar w:fldCharType="separate"/>
        </w:r>
        <w:r>
          <w:rPr>
            <w:noProof/>
            <w:webHidden/>
          </w:rPr>
          <w:t>43</w:t>
        </w:r>
        <w:r>
          <w:rPr>
            <w:noProof/>
            <w:webHidden/>
          </w:rPr>
          <w:fldChar w:fldCharType="end"/>
        </w:r>
      </w:hyperlink>
    </w:p>
    <w:p w14:paraId="436DFCED" w14:textId="5310EF54" w:rsidR="00CD0712" w:rsidRDefault="00CD0712">
      <w:pPr>
        <w:pStyle w:val="Verzeichnis2"/>
        <w:tabs>
          <w:tab w:val="left" w:pos="1200"/>
          <w:tab w:val="right" w:leader="underscore" w:pos="9344"/>
        </w:tabs>
        <w:rPr>
          <w:rFonts w:eastAsiaTheme="minorEastAsia" w:cstheme="minorBidi"/>
          <w:b w:val="0"/>
          <w:bCs w:val="0"/>
          <w:noProof/>
        </w:rPr>
      </w:pPr>
      <w:hyperlink w:anchor="_Toc476173551" w:history="1">
        <w:r w:rsidRPr="00986084">
          <w:rPr>
            <w:rStyle w:val="Hyperlink"/>
            <w:rFonts w:ascii="Times New Roman" w:hAnsi="Times New Roman"/>
            <w:noProof/>
          </w:rPr>
          <w:t>4.4.2.6.</w:t>
        </w:r>
        <w:r>
          <w:rPr>
            <w:rFonts w:eastAsiaTheme="minorEastAsia" w:cstheme="minorBidi"/>
            <w:b w:val="0"/>
            <w:bCs w:val="0"/>
            <w:noProof/>
          </w:rPr>
          <w:tab/>
        </w:r>
        <w:r w:rsidRPr="00986084">
          <w:rPr>
            <w:rStyle w:val="Hyperlink"/>
            <w:rFonts w:ascii="Times New Roman" w:hAnsi="Times New Roman"/>
            <w:noProof/>
          </w:rPr>
          <w:t>Erweiterte manuelle Ausgabe</w:t>
        </w:r>
        <w:r>
          <w:rPr>
            <w:noProof/>
            <w:webHidden/>
          </w:rPr>
          <w:tab/>
        </w:r>
        <w:r>
          <w:rPr>
            <w:noProof/>
            <w:webHidden/>
          </w:rPr>
          <w:fldChar w:fldCharType="begin"/>
        </w:r>
        <w:r>
          <w:rPr>
            <w:noProof/>
            <w:webHidden/>
          </w:rPr>
          <w:instrText xml:space="preserve"> PAGEREF _Toc476173551 \h </w:instrText>
        </w:r>
        <w:r>
          <w:rPr>
            <w:noProof/>
            <w:webHidden/>
          </w:rPr>
        </w:r>
        <w:r>
          <w:rPr>
            <w:noProof/>
            <w:webHidden/>
          </w:rPr>
          <w:fldChar w:fldCharType="separate"/>
        </w:r>
        <w:r>
          <w:rPr>
            <w:noProof/>
            <w:webHidden/>
          </w:rPr>
          <w:t>43</w:t>
        </w:r>
        <w:r>
          <w:rPr>
            <w:noProof/>
            <w:webHidden/>
          </w:rPr>
          <w:fldChar w:fldCharType="end"/>
        </w:r>
      </w:hyperlink>
    </w:p>
    <w:p w14:paraId="6D8CD734" w14:textId="5349C8D5" w:rsidR="00CD0712" w:rsidRDefault="00CD0712" w:rsidP="00CD0712">
      <w:pPr>
        <w:pStyle w:val="Verzeichnis1"/>
        <w:rPr>
          <w:rFonts w:eastAsiaTheme="minorEastAsia" w:cstheme="minorBidi"/>
        </w:rPr>
      </w:pPr>
      <w:hyperlink w:anchor="_Toc476173552" w:history="1">
        <w:r w:rsidRPr="00986084">
          <w:rPr>
            <w:rStyle w:val="Hyperlink"/>
          </w:rPr>
          <w:t>5.</w:t>
        </w:r>
        <w:r>
          <w:rPr>
            <w:rFonts w:eastAsiaTheme="minorEastAsia" w:cstheme="minorBidi"/>
          </w:rPr>
          <w:tab/>
        </w:r>
        <w:r w:rsidRPr="00986084">
          <w:rPr>
            <w:rStyle w:val="Hyperlink"/>
          </w:rPr>
          <w:t>Validierung</w:t>
        </w:r>
        <w:r>
          <w:rPr>
            <w:webHidden/>
          </w:rPr>
          <w:tab/>
        </w:r>
        <w:r>
          <w:rPr>
            <w:webHidden/>
          </w:rPr>
          <w:fldChar w:fldCharType="begin"/>
        </w:r>
        <w:r>
          <w:rPr>
            <w:webHidden/>
          </w:rPr>
          <w:instrText xml:space="preserve"> PAGEREF _Toc476173552 \h </w:instrText>
        </w:r>
        <w:r>
          <w:rPr>
            <w:webHidden/>
          </w:rPr>
        </w:r>
        <w:r>
          <w:rPr>
            <w:webHidden/>
          </w:rPr>
          <w:fldChar w:fldCharType="separate"/>
        </w:r>
        <w:r>
          <w:rPr>
            <w:webHidden/>
          </w:rPr>
          <w:t>43</w:t>
        </w:r>
        <w:r>
          <w:rPr>
            <w:webHidden/>
          </w:rPr>
          <w:fldChar w:fldCharType="end"/>
        </w:r>
      </w:hyperlink>
    </w:p>
    <w:p w14:paraId="4F28CE31" w14:textId="63A2566B" w:rsidR="00CD0712" w:rsidRDefault="00CD0712" w:rsidP="00CD0712">
      <w:pPr>
        <w:pStyle w:val="Verzeichnis1"/>
        <w:rPr>
          <w:rFonts w:eastAsiaTheme="minorEastAsia" w:cstheme="minorBidi"/>
        </w:rPr>
      </w:pPr>
      <w:hyperlink w:anchor="_Toc476173553" w:history="1">
        <w:r w:rsidRPr="00986084">
          <w:rPr>
            <w:rStyle w:val="Hyperlink"/>
          </w:rPr>
          <w:t>6.</w:t>
        </w:r>
        <w:r>
          <w:rPr>
            <w:rFonts w:eastAsiaTheme="minorEastAsia" w:cstheme="minorBidi"/>
          </w:rPr>
          <w:tab/>
        </w:r>
        <w:r w:rsidRPr="00986084">
          <w:rPr>
            <w:rStyle w:val="Hyperlink"/>
          </w:rPr>
          <w:t>Fazit und Ausblick</w:t>
        </w:r>
        <w:r>
          <w:rPr>
            <w:webHidden/>
          </w:rPr>
          <w:tab/>
        </w:r>
        <w:r>
          <w:rPr>
            <w:webHidden/>
          </w:rPr>
          <w:fldChar w:fldCharType="begin"/>
        </w:r>
        <w:r>
          <w:rPr>
            <w:webHidden/>
          </w:rPr>
          <w:instrText xml:space="preserve"> PAGEREF _Toc476173553 \h </w:instrText>
        </w:r>
        <w:r>
          <w:rPr>
            <w:webHidden/>
          </w:rPr>
        </w:r>
        <w:r>
          <w:rPr>
            <w:webHidden/>
          </w:rPr>
          <w:fldChar w:fldCharType="separate"/>
        </w:r>
        <w:r>
          <w:rPr>
            <w:webHidden/>
          </w:rPr>
          <w:t>43</w:t>
        </w:r>
        <w:r>
          <w:rPr>
            <w:webHidden/>
          </w:rPr>
          <w:fldChar w:fldCharType="end"/>
        </w:r>
      </w:hyperlink>
    </w:p>
    <w:p w14:paraId="6B7B01A5" w14:textId="1177DC96" w:rsidR="00CD0712" w:rsidRDefault="00CD0712" w:rsidP="00CD0712">
      <w:pPr>
        <w:pStyle w:val="Verzeichnis1"/>
        <w:rPr>
          <w:rFonts w:eastAsiaTheme="minorEastAsia" w:cstheme="minorBidi"/>
        </w:rPr>
      </w:pPr>
      <w:hyperlink w:anchor="_Toc476173554" w:history="1">
        <w:r w:rsidRPr="00986084">
          <w:rPr>
            <w:rStyle w:val="Hyperlink"/>
          </w:rPr>
          <w:t>Anlage</w:t>
        </w:r>
        <w:r>
          <w:rPr>
            <w:webHidden/>
          </w:rPr>
          <w:tab/>
        </w:r>
        <w:r>
          <w:rPr>
            <w:webHidden/>
          </w:rPr>
          <w:fldChar w:fldCharType="begin"/>
        </w:r>
        <w:r>
          <w:rPr>
            <w:webHidden/>
          </w:rPr>
          <w:instrText xml:space="preserve"> PAGEREF _Toc476173554 \h </w:instrText>
        </w:r>
        <w:r>
          <w:rPr>
            <w:webHidden/>
          </w:rPr>
        </w:r>
        <w:r>
          <w:rPr>
            <w:webHidden/>
          </w:rPr>
          <w:fldChar w:fldCharType="separate"/>
        </w:r>
        <w:r>
          <w:rPr>
            <w:webHidden/>
          </w:rPr>
          <w:t>1</w:t>
        </w:r>
        <w:r>
          <w:rPr>
            <w:webHidden/>
          </w:rPr>
          <w:fldChar w:fldCharType="end"/>
        </w:r>
      </w:hyperlink>
    </w:p>
    <w:p w14:paraId="68FAFA98" w14:textId="1263BD12" w:rsidR="00CD0712" w:rsidRDefault="00CD0712" w:rsidP="00CD0712">
      <w:pPr>
        <w:pStyle w:val="Verzeichnis1"/>
        <w:rPr>
          <w:rFonts w:eastAsiaTheme="minorEastAsia" w:cstheme="minorBidi"/>
        </w:rPr>
      </w:pPr>
      <w:hyperlink w:anchor="_Toc476173555" w:history="1">
        <w:r w:rsidRPr="00986084">
          <w:rPr>
            <w:rStyle w:val="Hyperlink"/>
          </w:rPr>
          <w:t>Literaturverzeichnis</w:t>
        </w:r>
        <w:r>
          <w:rPr>
            <w:webHidden/>
          </w:rPr>
          <w:tab/>
        </w:r>
        <w:r>
          <w:rPr>
            <w:webHidden/>
          </w:rPr>
          <w:fldChar w:fldCharType="begin"/>
        </w:r>
        <w:r>
          <w:rPr>
            <w:webHidden/>
          </w:rPr>
          <w:instrText xml:space="preserve"> PAGEREF _Toc476173555 \h </w:instrText>
        </w:r>
        <w:r>
          <w:rPr>
            <w:webHidden/>
          </w:rPr>
        </w:r>
        <w:r>
          <w:rPr>
            <w:webHidden/>
          </w:rPr>
          <w:fldChar w:fldCharType="separate"/>
        </w:r>
        <w:r>
          <w:rPr>
            <w:webHidden/>
          </w:rPr>
          <w:t>VII</w:t>
        </w:r>
        <w:r>
          <w:rPr>
            <w:webHidden/>
          </w:rPr>
          <w:fldChar w:fldCharType="end"/>
        </w:r>
      </w:hyperlink>
    </w:p>
    <w:p w14:paraId="7F6C8988" w14:textId="40A67F36" w:rsidR="00CD0712" w:rsidRDefault="00CD0712" w:rsidP="00CD0712">
      <w:pPr>
        <w:pStyle w:val="Verzeichnis1"/>
        <w:rPr>
          <w:rFonts w:eastAsiaTheme="minorEastAsia" w:cstheme="minorBidi"/>
        </w:rPr>
      </w:pPr>
      <w:hyperlink w:anchor="_Toc476173556" w:history="1">
        <w:r w:rsidRPr="00986084">
          <w:rPr>
            <w:rStyle w:val="Hyperlink"/>
          </w:rPr>
          <w:t>Ehrenwörtliche Erklärung</w:t>
        </w:r>
        <w:r>
          <w:rPr>
            <w:webHidden/>
          </w:rPr>
          <w:tab/>
        </w:r>
        <w:r>
          <w:rPr>
            <w:webHidden/>
          </w:rPr>
          <w:fldChar w:fldCharType="begin"/>
        </w:r>
        <w:r>
          <w:rPr>
            <w:webHidden/>
          </w:rPr>
          <w:instrText xml:space="preserve"> PAGEREF _Toc476173556 \h </w:instrText>
        </w:r>
        <w:r>
          <w:rPr>
            <w:webHidden/>
          </w:rPr>
        </w:r>
        <w:r>
          <w:rPr>
            <w:webHidden/>
          </w:rPr>
          <w:fldChar w:fldCharType="separate"/>
        </w:r>
        <w:r>
          <w:rPr>
            <w:webHidden/>
          </w:rPr>
          <w:t>XII</w:t>
        </w:r>
        <w:r>
          <w:rPr>
            <w:webHidden/>
          </w:rPr>
          <w:fldChar w:fldCharType="end"/>
        </w:r>
      </w:hyperlink>
    </w:p>
    <w:p w14:paraId="3B81CE6B" w14:textId="4DA305F7"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76173499"/>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76173500"/>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2BDFE012" w14:textId="52BAD12C" w:rsidR="00CD0712"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173472" w:history="1">
        <w:r w:rsidR="00CD0712" w:rsidRPr="00A22A9B">
          <w:rPr>
            <w:rStyle w:val="Hyperlink"/>
            <w:noProof/>
          </w:rPr>
          <w:t>Abbildung 1: Multimorbidität nach Alter im Jahr 2002</w:t>
        </w:r>
        <w:r w:rsidR="00CD0712">
          <w:rPr>
            <w:noProof/>
            <w:webHidden/>
          </w:rPr>
          <w:tab/>
        </w:r>
        <w:r w:rsidR="00CD0712">
          <w:rPr>
            <w:noProof/>
            <w:webHidden/>
          </w:rPr>
          <w:fldChar w:fldCharType="begin"/>
        </w:r>
        <w:r w:rsidR="00CD0712">
          <w:rPr>
            <w:noProof/>
            <w:webHidden/>
          </w:rPr>
          <w:instrText xml:space="preserve"> PAGEREF _Toc476173472 \h </w:instrText>
        </w:r>
        <w:r w:rsidR="00CD0712">
          <w:rPr>
            <w:noProof/>
            <w:webHidden/>
          </w:rPr>
        </w:r>
        <w:r w:rsidR="00CD0712">
          <w:rPr>
            <w:noProof/>
            <w:webHidden/>
          </w:rPr>
          <w:fldChar w:fldCharType="separate"/>
        </w:r>
        <w:r w:rsidR="00CD0712">
          <w:rPr>
            <w:noProof/>
            <w:webHidden/>
          </w:rPr>
          <w:t>9</w:t>
        </w:r>
        <w:r w:rsidR="00CD0712">
          <w:rPr>
            <w:noProof/>
            <w:webHidden/>
          </w:rPr>
          <w:fldChar w:fldCharType="end"/>
        </w:r>
      </w:hyperlink>
    </w:p>
    <w:p w14:paraId="46A3D9A6" w14:textId="48F124CE"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3" w:history="1">
        <w:r w:rsidRPr="00A22A9B">
          <w:rPr>
            <w:rStyle w:val="Hyperlink"/>
            <w:noProof/>
          </w:rPr>
          <w:t>Abbildung 2: Barmer GEK Versicherte, die Medikamente bezogen haben</w:t>
        </w:r>
        <w:r>
          <w:rPr>
            <w:noProof/>
            <w:webHidden/>
          </w:rPr>
          <w:tab/>
        </w:r>
        <w:r>
          <w:rPr>
            <w:noProof/>
            <w:webHidden/>
          </w:rPr>
          <w:fldChar w:fldCharType="begin"/>
        </w:r>
        <w:r>
          <w:rPr>
            <w:noProof/>
            <w:webHidden/>
          </w:rPr>
          <w:instrText xml:space="preserve"> PAGEREF _Toc476173473 \h </w:instrText>
        </w:r>
        <w:r>
          <w:rPr>
            <w:noProof/>
            <w:webHidden/>
          </w:rPr>
        </w:r>
        <w:r>
          <w:rPr>
            <w:noProof/>
            <w:webHidden/>
          </w:rPr>
          <w:fldChar w:fldCharType="separate"/>
        </w:r>
        <w:r>
          <w:rPr>
            <w:noProof/>
            <w:webHidden/>
          </w:rPr>
          <w:t>10</w:t>
        </w:r>
        <w:r>
          <w:rPr>
            <w:noProof/>
            <w:webHidden/>
          </w:rPr>
          <w:fldChar w:fldCharType="end"/>
        </w:r>
      </w:hyperlink>
    </w:p>
    <w:p w14:paraId="16E18E3F" w14:textId="6F5F44FB"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4" w:history="1">
        <w:r w:rsidRPr="00A22A9B">
          <w:rPr>
            <w:rStyle w:val="Hyperlink"/>
            <w:noProof/>
          </w:rPr>
          <w:t>Abbildung 3: Gründe für die Non-Adhärenz</w:t>
        </w:r>
        <w:r>
          <w:rPr>
            <w:noProof/>
            <w:webHidden/>
          </w:rPr>
          <w:tab/>
        </w:r>
        <w:r>
          <w:rPr>
            <w:noProof/>
            <w:webHidden/>
          </w:rPr>
          <w:fldChar w:fldCharType="begin"/>
        </w:r>
        <w:r>
          <w:rPr>
            <w:noProof/>
            <w:webHidden/>
          </w:rPr>
          <w:instrText xml:space="preserve"> PAGEREF _Toc476173474 \h </w:instrText>
        </w:r>
        <w:r>
          <w:rPr>
            <w:noProof/>
            <w:webHidden/>
          </w:rPr>
        </w:r>
        <w:r>
          <w:rPr>
            <w:noProof/>
            <w:webHidden/>
          </w:rPr>
          <w:fldChar w:fldCharType="separate"/>
        </w:r>
        <w:r>
          <w:rPr>
            <w:noProof/>
            <w:webHidden/>
          </w:rPr>
          <w:t>11</w:t>
        </w:r>
        <w:r>
          <w:rPr>
            <w:noProof/>
            <w:webHidden/>
          </w:rPr>
          <w:fldChar w:fldCharType="end"/>
        </w:r>
      </w:hyperlink>
    </w:p>
    <w:p w14:paraId="661AD1AA" w14:textId="687C5E62"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5" w:history="1">
        <w:r w:rsidRPr="00A22A9B">
          <w:rPr>
            <w:rStyle w:val="Hyperlink"/>
            <w:noProof/>
          </w:rPr>
          <w:t>Abbildung 4: Gegenmaßnahmen der Non-Adhärenz</w:t>
        </w:r>
        <w:r>
          <w:rPr>
            <w:noProof/>
            <w:webHidden/>
          </w:rPr>
          <w:tab/>
        </w:r>
        <w:r>
          <w:rPr>
            <w:noProof/>
            <w:webHidden/>
          </w:rPr>
          <w:fldChar w:fldCharType="begin"/>
        </w:r>
        <w:r>
          <w:rPr>
            <w:noProof/>
            <w:webHidden/>
          </w:rPr>
          <w:instrText xml:space="preserve"> PAGEREF _Toc476173475 \h </w:instrText>
        </w:r>
        <w:r>
          <w:rPr>
            <w:noProof/>
            <w:webHidden/>
          </w:rPr>
        </w:r>
        <w:r>
          <w:rPr>
            <w:noProof/>
            <w:webHidden/>
          </w:rPr>
          <w:fldChar w:fldCharType="separate"/>
        </w:r>
        <w:r>
          <w:rPr>
            <w:noProof/>
            <w:webHidden/>
          </w:rPr>
          <w:t>12</w:t>
        </w:r>
        <w:r>
          <w:rPr>
            <w:noProof/>
            <w:webHidden/>
          </w:rPr>
          <w:fldChar w:fldCharType="end"/>
        </w:r>
      </w:hyperlink>
    </w:p>
    <w:p w14:paraId="2DEA4B3D" w14:textId="64BCC0A2"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6" w:history="1">
        <w:r w:rsidRPr="00A22A9B">
          <w:rPr>
            <w:rStyle w:val="Hyperlink"/>
            <w:noProof/>
          </w:rPr>
          <w:t>Abbildung 5: Generationen von Ambient Assited Living</w:t>
        </w:r>
        <w:r>
          <w:rPr>
            <w:noProof/>
            <w:webHidden/>
          </w:rPr>
          <w:tab/>
        </w:r>
        <w:r>
          <w:rPr>
            <w:noProof/>
            <w:webHidden/>
          </w:rPr>
          <w:fldChar w:fldCharType="begin"/>
        </w:r>
        <w:r>
          <w:rPr>
            <w:noProof/>
            <w:webHidden/>
          </w:rPr>
          <w:instrText xml:space="preserve"> PAGEREF _Toc476173476 \h </w:instrText>
        </w:r>
        <w:r>
          <w:rPr>
            <w:noProof/>
            <w:webHidden/>
          </w:rPr>
        </w:r>
        <w:r>
          <w:rPr>
            <w:noProof/>
            <w:webHidden/>
          </w:rPr>
          <w:fldChar w:fldCharType="separate"/>
        </w:r>
        <w:r>
          <w:rPr>
            <w:noProof/>
            <w:webHidden/>
          </w:rPr>
          <w:t>16</w:t>
        </w:r>
        <w:r>
          <w:rPr>
            <w:noProof/>
            <w:webHidden/>
          </w:rPr>
          <w:fldChar w:fldCharType="end"/>
        </w:r>
      </w:hyperlink>
    </w:p>
    <w:p w14:paraId="10552CE5" w14:textId="10D7437A"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7" w:history="1">
        <w:r w:rsidRPr="00A22A9B">
          <w:rPr>
            <w:rStyle w:val="Hyperlink"/>
            <w:noProof/>
          </w:rPr>
          <w:t>Abbildung 6: Anwendungsbereiche von AAL</w:t>
        </w:r>
        <w:r>
          <w:rPr>
            <w:noProof/>
            <w:webHidden/>
          </w:rPr>
          <w:tab/>
        </w:r>
        <w:r>
          <w:rPr>
            <w:noProof/>
            <w:webHidden/>
          </w:rPr>
          <w:fldChar w:fldCharType="begin"/>
        </w:r>
        <w:r>
          <w:rPr>
            <w:noProof/>
            <w:webHidden/>
          </w:rPr>
          <w:instrText xml:space="preserve"> PAGEREF _Toc476173477 \h </w:instrText>
        </w:r>
        <w:r>
          <w:rPr>
            <w:noProof/>
            <w:webHidden/>
          </w:rPr>
        </w:r>
        <w:r>
          <w:rPr>
            <w:noProof/>
            <w:webHidden/>
          </w:rPr>
          <w:fldChar w:fldCharType="separate"/>
        </w:r>
        <w:r>
          <w:rPr>
            <w:noProof/>
            <w:webHidden/>
          </w:rPr>
          <w:t>17</w:t>
        </w:r>
        <w:r>
          <w:rPr>
            <w:noProof/>
            <w:webHidden/>
          </w:rPr>
          <w:fldChar w:fldCharType="end"/>
        </w:r>
      </w:hyperlink>
    </w:p>
    <w:p w14:paraId="2EA7F67A" w14:textId="2D46B72F"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8" w:history="1">
        <w:r w:rsidRPr="00A22A9B">
          <w:rPr>
            <w:rStyle w:val="Hyperlink"/>
            <w:noProof/>
          </w:rPr>
          <w:t>Abbildung 7: Hero Medikamentenspender</w:t>
        </w:r>
        <w:r>
          <w:rPr>
            <w:noProof/>
            <w:webHidden/>
          </w:rPr>
          <w:tab/>
        </w:r>
        <w:r>
          <w:rPr>
            <w:noProof/>
            <w:webHidden/>
          </w:rPr>
          <w:fldChar w:fldCharType="begin"/>
        </w:r>
        <w:r>
          <w:rPr>
            <w:noProof/>
            <w:webHidden/>
          </w:rPr>
          <w:instrText xml:space="preserve"> PAGEREF _Toc476173478 \h </w:instrText>
        </w:r>
        <w:r>
          <w:rPr>
            <w:noProof/>
            <w:webHidden/>
          </w:rPr>
        </w:r>
        <w:r>
          <w:rPr>
            <w:noProof/>
            <w:webHidden/>
          </w:rPr>
          <w:fldChar w:fldCharType="separate"/>
        </w:r>
        <w:r>
          <w:rPr>
            <w:noProof/>
            <w:webHidden/>
          </w:rPr>
          <w:t>20</w:t>
        </w:r>
        <w:r>
          <w:rPr>
            <w:noProof/>
            <w:webHidden/>
          </w:rPr>
          <w:fldChar w:fldCharType="end"/>
        </w:r>
      </w:hyperlink>
    </w:p>
    <w:p w14:paraId="7CA78361" w14:textId="58A38DF7"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79" w:history="1">
        <w:r w:rsidRPr="00A22A9B">
          <w:rPr>
            <w:rStyle w:val="Hyperlink"/>
            <w:noProof/>
          </w:rPr>
          <w:t>Abbildung 8: uBox Medikamentenspender</w:t>
        </w:r>
        <w:r>
          <w:rPr>
            <w:noProof/>
            <w:webHidden/>
          </w:rPr>
          <w:tab/>
        </w:r>
        <w:r>
          <w:rPr>
            <w:noProof/>
            <w:webHidden/>
          </w:rPr>
          <w:fldChar w:fldCharType="begin"/>
        </w:r>
        <w:r>
          <w:rPr>
            <w:noProof/>
            <w:webHidden/>
          </w:rPr>
          <w:instrText xml:space="preserve"> PAGEREF _Toc476173479 \h </w:instrText>
        </w:r>
        <w:r>
          <w:rPr>
            <w:noProof/>
            <w:webHidden/>
          </w:rPr>
        </w:r>
        <w:r>
          <w:rPr>
            <w:noProof/>
            <w:webHidden/>
          </w:rPr>
          <w:fldChar w:fldCharType="separate"/>
        </w:r>
        <w:r>
          <w:rPr>
            <w:noProof/>
            <w:webHidden/>
          </w:rPr>
          <w:t>21</w:t>
        </w:r>
        <w:r>
          <w:rPr>
            <w:noProof/>
            <w:webHidden/>
          </w:rPr>
          <w:fldChar w:fldCharType="end"/>
        </w:r>
      </w:hyperlink>
    </w:p>
    <w:p w14:paraId="41681101" w14:textId="451F5E8A"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0" w:history="1">
        <w:r w:rsidRPr="00A22A9B">
          <w:rPr>
            <w:rStyle w:val="Hyperlink"/>
            <w:noProof/>
          </w:rPr>
          <w:t>Abbildung 9: Dr. Poket Medikamentenspender</w:t>
        </w:r>
        <w:r>
          <w:rPr>
            <w:noProof/>
            <w:webHidden/>
          </w:rPr>
          <w:tab/>
        </w:r>
        <w:r>
          <w:rPr>
            <w:noProof/>
            <w:webHidden/>
          </w:rPr>
          <w:fldChar w:fldCharType="begin"/>
        </w:r>
        <w:r>
          <w:rPr>
            <w:noProof/>
            <w:webHidden/>
          </w:rPr>
          <w:instrText xml:space="preserve"> PAGEREF _Toc476173480 \h </w:instrText>
        </w:r>
        <w:r>
          <w:rPr>
            <w:noProof/>
            <w:webHidden/>
          </w:rPr>
        </w:r>
        <w:r>
          <w:rPr>
            <w:noProof/>
            <w:webHidden/>
          </w:rPr>
          <w:fldChar w:fldCharType="separate"/>
        </w:r>
        <w:r>
          <w:rPr>
            <w:noProof/>
            <w:webHidden/>
          </w:rPr>
          <w:t>21</w:t>
        </w:r>
        <w:r>
          <w:rPr>
            <w:noProof/>
            <w:webHidden/>
          </w:rPr>
          <w:fldChar w:fldCharType="end"/>
        </w:r>
      </w:hyperlink>
    </w:p>
    <w:p w14:paraId="50613B70" w14:textId="2E21E33E"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1" w:history="1">
        <w:r w:rsidRPr="00A22A9B">
          <w:rPr>
            <w:rStyle w:val="Hyperlink"/>
            <w:noProof/>
          </w:rPr>
          <w:t>Abbildung 10: SMRxT Medikamentendose</w:t>
        </w:r>
        <w:r>
          <w:rPr>
            <w:noProof/>
            <w:webHidden/>
          </w:rPr>
          <w:tab/>
        </w:r>
        <w:r>
          <w:rPr>
            <w:noProof/>
            <w:webHidden/>
          </w:rPr>
          <w:fldChar w:fldCharType="begin"/>
        </w:r>
        <w:r>
          <w:rPr>
            <w:noProof/>
            <w:webHidden/>
          </w:rPr>
          <w:instrText xml:space="preserve"> PAGEREF _Toc476173481 \h </w:instrText>
        </w:r>
        <w:r>
          <w:rPr>
            <w:noProof/>
            <w:webHidden/>
          </w:rPr>
        </w:r>
        <w:r>
          <w:rPr>
            <w:noProof/>
            <w:webHidden/>
          </w:rPr>
          <w:fldChar w:fldCharType="separate"/>
        </w:r>
        <w:r>
          <w:rPr>
            <w:noProof/>
            <w:webHidden/>
          </w:rPr>
          <w:t>23</w:t>
        </w:r>
        <w:r>
          <w:rPr>
            <w:noProof/>
            <w:webHidden/>
          </w:rPr>
          <w:fldChar w:fldCharType="end"/>
        </w:r>
      </w:hyperlink>
    </w:p>
    <w:p w14:paraId="3D321CFE" w14:textId="49C6A90D"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2" w:history="1">
        <w:r w:rsidRPr="00A22A9B">
          <w:rPr>
            <w:rStyle w:val="Hyperlink"/>
            <w:noProof/>
          </w:rPr>
          <w:t>Abbildung 11: Adherence Pill Bottle Medikamentendose</w:t>
        </w:r>
        <w:r>
          <w:rPr>
            <w:noProof/>
            <w:webHidden/>
          </w:rPr>
          <w:tab/>
        </w:r>
        <w:r>
          <w:rPr>
            <w:noProof/>
            <w:webHidden/>
          </w:rPr>
          <w:fldChar w:fldCharType="begin"/>
        </w:r>
        <w:r>
          <w:rPr>
            <w:noProof/>
            <w:webHidden/>
          </w:rPr>
          <w:instrText xml:space="preserve"> PAGEREF _Toc476173482 \h </w:instrText>
        </w:r>
        <w:r>
          <w:rPr>
            <w:noProof/>
            <w:webHidden/>
          </w:rPr>
        </w:r>
        <w:r>
          <w:rPr>
            <w:noProof/>
            <w:webHidden/>
          </w:rPr>
          <w:fldChar w:fldCharType="separate"/>
        </w:r>
        <w:r>
          <w:rPr>
            <w:noProof/>
            <w:webHidden/>
          </w:rPr>
          <w:t>24</w:t>
        </w:r>
        <w:r>
          <w:rPr>
            <w:noProof/>
            <w:webHidden/>
          </w:rPr>
          <w:fldChar w:fldCharType="end"/>
        </w:r>
      </w:hyperlink>
    </w:p>
    <w:p w14:paraId="468F05EE" w14:textId="24F0FECB"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3" w:history="1">
        <w:r w:rsidRPr="00A22A9B">
          <w:rPr>
            <w:rStyle w:val="Hyperlink"/>
            <w:noProof/>
          </w:rPr>
          <w:t>Abbildung 12: ROUND Refill Medikamentendose</w:t>
        </w:r>
        <w:r>
          <w:rPr>
            <w:noProof/>
            <w:webHidden/>
          </w:rPr>
          <w:tab/>
        </w:r>
        <w:r>
          <w:rPr>
            <w:noProof/>
            <w:webHidden/>
          </w:rPr>
          <w:fldChar w:fldCharType="begin"/>
        </w:r>
        <w:r>
          <w:rPr>
            <w:noProof/>
            <w:webHidden/>
          </w:rPr>
          <w:instrText xml:space="preserve"> PAGEREF _Toc476173483 \h </w:instrText>
        </w:r>
        <w:r>
          <w:rPr>
            <w:noProof/>
            <w:webHidden/>
          </w:rPr>
        </w:r>
        <w:r>
          <w:rPr>
            <w:noProof/>
            <w:webHidden/>
          </w:rPr>
          <w:fldChar w:fldCharType="separate"/>
        </w:r>
        <w:r>
          <w:rPr>
            <w:noProof/>
            <w:webHidden/>
          </w:rPr>
          <w:t>24</w:t>
        </w:r>
        <w:r>
          <w:rPr>
            <w:noProof/>
            <w:webHidden/>
          </w:rPr>
          <w:fldChar w:fldCharType="end"/>
        </w:r>
      </w:hyperlink>
    </w:p>
    <w:p w14:paraId="77E34423" w14:textId="7EE41B0D"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4" w:history="1">
        <w:r w:rsidRPr="00A22A9B">
          <w:rPr>
            <w:rStyle w:val="Hyperlink"/>
            <w:noProof/>
          </w:rPr>
          <w:t>Abbildung 13: Medminder Jon Medikamentenbox</w:t>
        </w:r>
        <w:r>
          <w:rPr>
            <w:noProof/>
            <w:webHidden/>
          </w:rPr>
          <w:tab/>
        </w:r>
        <w:r>
          <w:rPr>
            <w:noProof/>
            <w:webHidden/>
          </w:rPr>
          <w:fldChar w:fldCharType="begin"/>
        </w:r>
        <w:r>
          <w:rPr>
            <w:noProof/>
            <w:webHidden/>
          </w:rPr>
          <w:instrText xml:space="preserve"> PAGEREF _Toc476173484 \h </w:instrText>
        </w:r>
        <w:r>
          <w:rPr>
            <w:noProof/>
            <w:webHidden/>
          </w:rPr>
        </w:r>
        <w:r>
          <w:rPr>
            <w:noProof/>
            <w:webHidden/>
          </w:rPr>
          <w:fldChar w:fldCharType="separate"/>
        </w:r>
        <w:r>
          <w:rPr>
            <w:noProof/>
            <w:webHidden/>
          </w:rPr>
          <w:t>26</w:t>
        </w:r>
        <w:r>
          <w:rPr>
            <w:noProof/>
            <w:webHidden/>
          </w:rPr>
          <w:fldChar w:fldCharType="end"/>
        </w:r>
      </w:hyperlink>
    </w:p>
    <w:p w14:paraId="64B9FA42" w14:textId="0E33B2A9"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5" w:history="1">
        <w:r w:rsidRPr="00A22A9B">
          <w:rPr>
            <w:rStyle w:val="Hyperlink"/>
            <w:noProof/>
          </w:rPr>
          <w:t>Abbildung 14: MedSignals Pill Case/Monitor Medikamentenbox</w:t>
        </w:r>
        <w:r>
          <w:rPr>
            <w:noProof/>
            <w:webHidden/>
          </w:rPr>
          <w:tab/>
        </w:r>
        <w:r>
          <w:rPr>
            <w:noProof/>
            <w:webHidden/>
          </w:rPr>
          <w:fldChar w:fldCharType="begin"/>
        </w:r>
        <w:r>
          <w:rPr>
            <w:noProof/>
            <w:webHidden/>
          </w:rPr>
          <w:instrText xml:space="preserve"> PAGEREF _Toc476173485 \h </w:instrText>
        </w:r>
        <w:r>
          <w:rPr>
            <w:noProof/>
            <w:webHidden/>
          </w:rPr>
        </w:r>
        <w:r>
          <w:rPr>
            <w:noProof/>
            <w:webHidden/>
          </w:rPr>
          <w:fldChar w:fldCharType="separate"/>
        </w:r>
        <w:r>
          <w:rPr>
            <w:noProof/>
            <w:webHidden/>
          </w:rPr>
          <w:t>27</w:t>
        </w:r>
        <w:r>
          <w:rPr>
            <w:noProof/>
            <w:webHidden/>
          </w:rPr>
          <w:fldChar w:fldCharType="end"/>
        </w:r>
      </w:hyperlink>
    </w:p>
    <w:p w14:paraId="4DC2A672" w14:textId="43537E1D"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6" w:history="1">
        <w:r w:rsidRPr="00A22A9B">
          <w:rPr>
            <w:rStyle w:val="Hyperlink"/>
            <w:noProof/>
          </w:rPr>
          <w:t>Abbildung 15: Pillbox by Tricella Medikamentenbox</w:t>
        </w:r>
        <w:r>
          <w:rPr>
            <w:noProof/>
            <w:webHidden/>
          </w:rPr>
          <w:tab/>
        </w:r>
        <w:r>
          <w:rPr>
            <w:noProof/>
            <w:webHidden/>
          </w:rPr>
          <w:fldChar w:fldCharType="begin"/>
        </w:r>
        <w:r>
          <w:rPr>
            <w:noProof/>
            <w:webHidden/>
          </w:rPr>
          <w:instrText xml:space="preserve"> PAGEREF _Toc476173486 \h </w:instrText>
        </w:r>
        <w:r>
          <w:rPr>
            <w:noProof/>
            <w:webHidden/>
          </w:rPr>
        </w:r>
        <w:r>
          <w:rPr>
            <w:noProof/>
            <w:webHidden/>
          </w:rPr>
          <w:fldChar w:fldCharType="separate"/>
        </w:r>
        <w:r>
          <w:rPr>
            <w:noProof/>
            <w:webHidden/>
          </w:rPr>
          <w:t>27</w:t>
        </w:r>
        <w:r>
          <w:rPr>
            <w:noProof/>
            <w:webHidden/>
          </w:rPr>
          <w:fldChar w:fldCharType="end"/>
        </w:r>
      </w:hyperlink>
    </w:p>
    <w:p w14:paraId="3F782F8B" w14:textId="44BC3B20"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7" w:history="1">
        <w:r w:rsidRPr="00A22A9B">
          <w:rPr>
            <w:rStyle w:val="Hyperlink"/>
            <w:noProof/>
          </w:rPr>
          <w:t>Abbildung 16: iRemember Aufsatz</w:t>
        </w:r>
        <w:r>
          <w:rPr>
            <w:noProof/>
            <w:webHidden/>
          </w:rPr>
          <w:tab/>
        </w:r>
        <w:r>
          <w:rPr>
            <w:noProof/>
            <w:webHidden/>
          </w:rPr>
          <w:fldChar w:fldCharType="begin"/>
        </w:r>
        <w:r>
          <w:rPr>
            <w:noProof/>
            <w:webHidden/>
          </w:rPr>
          <w:instrText xml:space="preserve"> PAGEREF _Toc476173487 \h </w:instrText>
        </w:r>
        <w:r>
          <w:rPr>
            <w:noProof/>
            <w:webHidden/>
          </w:rPr>
        </w:r>
        <w:r>
          <w:rPr>
            <w:noProof/>
            <w:webHidden/>
          </w:rPr>
          <w:fldChar w:fldCharType="separate"/>
        </w:r>
        <w:r>
          <w:rPr>
            <w:noProof/>
            <w:webHidden/>
          </w:rPr>
          <w:t>29</w:t>
        </w:r>
        <w:r>
          <w:rPr>
            <w:noProof/>
            <w:webHidden/>
          </w:rPr>
          <w:fldChar w:fldCharType="end"/>
        </w:r>
      </w:hyperlink>
    </w:p>
    <w:p w14:paraId="00C4AFF5" w14:textId="7F989DF5"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8" w:history="1">
        <w:r w:rsidRPr="00A22A9B">
          <w:rPr>
            <w:rStyle w:val="Hyperlink"/>
            <w:noProof/>
          </w:rPr>
          <w:t>Abbildung 17: GlowCap Aufsatz</w:t>
        </w:r>
        <w:r>
          <w:rPr>
            <w:noProof/>
            <w:webHidden/>
          </w:rPr>
          <w:tab/>
        </w:r>
        <w:r>
          <w:rPr>
            <w:noProof/>
            <w:webHidden/>
          </w:rPr>
          <w:fldChar w:fldCharType="begin"/>
        </w:r>
        <w:r>
          <w:rPr>
            <w:noProof/>
            <w:webHidden/>
          </w:rPr>
          <w:instrText xml:space="preserve"> PAGEREF _Toc476173488 \h </w:instrText>
        </w:r>
        <w:r>
          <w:rPr>
            <w:noProof/>
            <w:webHidden/>
          </w:rPr>
        </w:r>
        <w:r>
          <w:rPr>
            <w:noProof/>
            <w:webHidden/>
          </w:rPr>
          <w:fldChar w:fldCharType="separate"/>
        </w:r>
        <w:r>
          <w:rPr>
            <w:noProof/>
            <w:webHidden/>
          </w:rPr>
          <w:t>30</w:t>
        </w:r>
        <w:r>
          <w:rPr>
            <w:noProof/>
            <w:webHidden/>
          </w:rPr>
          <w:fldChar w:fldCharType="end"/>
        </w:r>
      </w:hyperlink>
    </w:p>
    <w:p w14:paraId="149EEFEC" w14:textId="5EF7A429"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89" w:history="1">
        <w:r w:rsidRPr="00A22A9B">
          <w:rPr>
            <w:rStyle w:val="Hyperlink"/>
            <w:noProof/>
          </w:rPr>
          <w:t>Abbildung 18: Rangliste der Arten</w:t>
        </w:r>
        <w:r>
          <w:rPr>
            <w:noProof/>
            <w:webHidden/>
          </w:rPr>
          <w:tab/>
        </w:r>
        <w:r>
          <w:rPr>
            <w:noProof/>
            <w:webHidden/>
          </w:rPr>
          <w:fldChar w:fldCharType="begin"/>
        </w:r>
        <w:r>
          <w:rPr>
            <w:noProof/>
            <w:webHidden/>
          </w:rPr>
          <w:instrText xml:space="preserve"> PAGEREF _Toc476173489 \h </w:instrText>
        </w:r>
        <w:r>
          <w:rPr>
            <w:noProof/>
            <w:webHidden/>
          </w:rPr>
        </w:r>
        <w:r>
          <w:rPr>
            <w:noProof/>
            <w:webHidden/>
          </w:rPr>
          <w:fldChar w:fldCharType="separate"/>
        </w:r>
        <w:r>
          <w:rPr>
            <w:noProof/>
            <w:webHidden/>
          </w:rPr>
          <w:t>31</w:t>
        </w:r>
        <w:r>
          <w:rPr>
            <w:noProof/>
            <w:webHidden/>
          </w:rPr>
          <w:fldChar w:fldCharType="end"/>
        </w:r>
      </w:hyperlink>
    </w:p>
    <w:p w14:paraId="3066E0C4" w14:textId="07ABA282"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0" w:history="1">
        <w:r w:rsidRPr="00A22A9B">
          <w:rPr>
            <w:rStyle w:val="Hyperlink"/>
            <w:noProof/>
          </w:rPr>
          <w:t>Abbildung 19: Smarter Medikamentenspender</w:t>
        </w:r>
        <w:r>
          <w:rPr>
            <w:noProof/>
            <w:webHidden/>
          </w:rPr>
          <w:tab/>
        </w:r>
        <w:r>
          <w:rPr>
            <w:noProof/>
            <w:webHidden/>
          </w:rPr>
          <w:fldChar w:fldCharType="begin"/>
        </w:r>
        <w:r>
          <w:rPr>
            <w:noProof/>
            <w:webHidden/>
          </w:rPr>
          <w:instrText xml:space="preserve"> PAGEREF _Toc476173490 \h </w:instrText>
        </w:r>
        <w:r>
          <w:rPr>
            <w:noProof/>
            <w:webHidden/>
          </w:rPr>
        </w:r>
        <w:r>
          <w:rPr>
            <w:noProof/>
            <w:webHidden/>
          </w:rPr>
          <w:fldChar w:fldCharType="separate"/>
        </w:r>
        <w:r>
          <w:rPr>
            <w:noProof/>
            <w:webHidden/>
          </w:rPr>
          <w:t>33</w:t>
        </w:r>
        <w:r>
          <w:rPr>
            <w:noProof/>
            <w:webHidden/>
          </w:rPr>
          <w:fldChar w:fldCharType="end"/>
        </w:r>
      </w:hyperlink>
    </w:p>
    <w:p w14:paraId="75C98EBD" w14:textId="613F27A7"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1" w:history="1">
        <w:r w:rsidRPr="00A22A9B">
          <w:rPr>
            <w:rStyle w:val="Hyperlink"/>
            <w:noProof/>
          </w:rPr>
          <w:t>Abbildung 20: Konzept 2: Smarter Medikamentendosierer</w:t>
        </w:r>
        <w:r>
          <w:rPr>
            <w:noProof/>
            <w:webHidden/>
          </w:rPr>
          <w:tab/>
        </w:r>
        <w:r>
          <w:rPr>
            <w:noProof/>
            <w:webHidden/>
          </w:rPr>
          <w:fldChar w:fldCharType="begin"/>
        </w:r>
        <w:r>
          <w:rPr>
            <w:noProof/>
            <w:webHidden/>
          </w:rPr>
          <w:instrText xml:space="preserve"> PAGEREF _Toc476173491 \h </w:instrText>
        </w:r>
        <w:r>
          <w:rPr>
            <w:noProof/>
            <w:webHidden/>
          </w:rPr>
        </w:r>
        <w:r>
          <w:rPr>
            <w:noProof/>
            <w:webHidden/>
          </w:rPr>
          <w:fldChar w:fldCharType="separate"/>
        </w:r>
        <w:r>
          <w:rPr>
            <w:noProof/>
            <w:webHidden/>
          </w:rPr>
          <w:t>35</w:t>
        </w:r>
        <w:r>
          <w:rPr>
            <w:noProof/>
            <w:webHidden/>
          </w:rPr>
          <w:fldChar w:fldCharType="end"/>
        </w:r>
      </w:hyperlink>
    </w:p>
    <w:p w14:paraId="5075CE73" w14:textId="1705D19F"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2" w:history="1">
        <w:r w:rsidRPr="00A22A9B">
          <w:rPr>
            <w:rStyle w:val="Hyperlink"/>
            <w:noProof/>
          </w:rPr>
          <w:t>Abbildung 21: Prototyp aus Karton</w:t>
        </w:r>
        <w:r>
          <w:rPr>
            <w:noProof/>
            <w:webHidden/>
          </w:rPr>
          <w:tab/>
        </w:r>
        <w:r>
          <w:rPr>
            <w:noProof/>
            <w:webHidden/>
          </w:rPr>
          <w:fldChar w:fldCharType="begin"/>
        </w:r>
        <w:r>
          <w:rPr>
            <w:noProof/>
            <w:webHidden/>
          </w:rPr>
          <w:instrText xml:space="preserve"> PAGEREF _Toc476173492 \h </w:instrText>
        </w:r>
        <w:r>
          <w:rPr>
            <w:noProof/>
            <w:webHidden/>
          </w:rPr>
        </w:r>
        <w:r>
          <w:rPr>
            <w:noProof/>
            <w:webHidden/>
          </w:rPr>
          <w:fldChar w:fldCharType="separate"/>
        </w:r>
        <w:r>
          <w:rPr>
            <w:noProof/>
            <w:webHidden/>
          </w:rPr>
          <w:t>40</w:t>
        </w:r>
        <w:r>
          <w:rPr>
            <w:noProof/>
            <w:webHidden/>
          </w:rPr>
          <w:fldChar w:fldCharType="end"/>
        </w:r>
      </w:hyperlink>
    </w:p>
    <w:p w14:paraId="527DF5A8" w14:textId="3D4C2175"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3" w:history="1">
        <w:r w:rsidRPr="00A22A9B">
          <w:rPr>
            <w:rStyle w:val="Hyperlink"/>
            <w:noProof/>
          </w:rPr>
          <w:t>Abbildung 22: Gehäuse aus Holz</w:t>
        </w:r>
        <w:r>
          <w:rPr>
            <w:noProof/>
            <w:webHidden/>
          </w:rPr>
          <w:tab/>
        </w:r>
        <w:r>
          <w:rPr>
            <w:noProof/>
            <w:webHidden/>
          </w:rPr>
          <w:fldChar w:fldCharType="begin"/>
        </w:r>
        <w:r>
          <w:rPr>
            <w:noProof/>
            <w:webHidden/>
          </w:rPr>
          <w:instrText xml:space="preserve"> PAGEREF _Toc476173493 \h </w:instrText>
        </w:r>
        <w:r>
          <w:rPr>
            <w:noProof/>
            <w:webHidden/>
          </w:rPr>
        </w:r>
        <w:r>
          <w:rPr>
            <w:noProof/>
            <w:webHidden/>
          </w:rPr>
          <w:fldChar w:fldCharType="separate"/>
        </w:r>
        <w:r>
          <w:rPr>
            <w:noProof/>
            <w:webHidden/>
          </w:rPr>
          <w:t>41</w:t>
        </w:r>
        <w:r>
          <w:rPr>
            <w:noProof/>
            <w:webHidden/>
          </w:rPr>
          <w:fldChar w:fldCharType="end"/>
        </w:r>
      </w:hyperlink>
    </w:p>
    <w:p w14:paraId="45460CBE" w14:textId="19F785D8"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4" w:history="1">
        <w:r w:rsidRPr="00A22A9B">
          <w:rPr>
            <w:rStyle w:val="Hyperlink"/>
            <w:noProof/>
          </w:rPr>
          <w:t>Abbildung 23: Elektronik des Medikamentenspenders</w:t>
        </w:r>
        <w:r>
          <w:rPr>
            <w:noProof/>
            <w:webHidden/>
          </w:rPr>
          <w:tab/>
        </w:r>
        <w:r>
          <w:rPr>
            <w:noProof/>
            <w:webHidden/>
          </w:rPr>
          <w:fldChar w:fldCharType="begin"/>
        </w:r>
        <w:r>
          <w:rPr>
            <w:noProof/>
            <w:webHidden/>
          </w:rPr>
          <w:instrText xml:space="preserve"> PAGEREF _Toc476173494 \h </w:instrText>
        </w:r>
        <w:r>
          <w:rPr>
            <w:noProof/>
            <w:webHidden/>
          </w:rPr>
        </w:r>
        <w:r>
          <w:rPr>
            <w:noProof/>
            <w:webHidden/>
          </w:rPr>
          <w:fldChar w:fldCharType="separate"/>
        </w:r>
        <w:r>
          <w:rPr>
            <w:noProof/>
            <w:webHidden/>
          </w:rPr>
          <w:t>42</w:t>
        </w:r>
        <w:r>
          <w:rPr>
            <w:noProof/>
            <w:webHidden/>
          </w:rPr>
          <w:fldChar w:fldCharType="end"/>
        </w:r>
      </w:hyperlink>
    </w:p>
    <w:p w14:paraId="2B639F47" w14:textId="330F7881"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5" w:history="1">
        <w:r w:rsidRPr="00A22A9B">
          <w:rPr>
            <w:rStyle w:val="Hyperlink"/>
            <w:noProof/>
          </w:rPr>
          <w:t>Abbildung 24: Hall Sensor Modul</w:t>
        </w:r>
        <w:r>
          <w:rPr>
            <w:noProof/>
            <w:webHidden/>
          </w:rPr>
          <w:tab/>
        </w:r>
        <w:r>
          <w:rPr>
            <w:noProof/>
            <w:webHidden/>
          </w:rPr>
          <w:fldChar w:fldCharType="begin"/>
        </w:r>
        <w:r>
          <w:rPr>
            <w:noProof/>
            <w:webHidden/>
          </w:rPr>
          <w:instrText xml:space="preserve"> PAGEREF _Toc476173495 \h </w:instrText>
        </w:r>
        <w:r>
          <w:rPr>
            <w:noProof/>
            <w:webHidden/>
          </w:rPr>
        </w:r>
        <w:r>
          <w:rPr>
            <w:noProof/>
            <w:webHidden/>
          </w:rPr>
          <w:fldChar w:fldCharType="separate"/>
        </w:r>
        <w:r>
          <w:rPr>
            <w:noProof/>
            <w:webHidden/>
          </w:rPr>
          <w:t>42</w:t>
        </w:r>
        <w:r>
          <w:rPr>
            <w:noProof/>
            <w:webHidden/>
          </w:rPr>
          <w:fldChar w:fldCharType="end"/>
        </w:r>
      </w:hyperlink>
    </w:p>
    <w:p w14:paraId="27E240DC" w14:textId="7C7FE3A5"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6" w:history="1">
        <w:r w:rsidRPr="00A22A9B">
          <w:rPr>
            <w:rStyle w:val="Hyperlink"/>
            <w:noProof/>
          </w:rPr>
          <w:t>Abbildung 25: Schaltplan</w:t>
        </w:r>
        <w:r>
          <w:rPr>
            <w:noProof/>
            <w:webHidden/>
          </w:rPr>
          <w:tab/>
        </w:r>
        <w:r>
          <w:rPr>
            <w:noProof/>
            <w:webHidden/>
          </w:rPr>
          <w:fldChar w:fldCharType="begin"/>
        </w:r>
        <w:r>
          <w:rPr>
            <w:noProof/>
            <w:webHidden/>
          </w:rPr>
          <w:instrText xml:space="preserve"> PAGEREF _Toc476173496 \h </w:instrText>
        </w:r>
        <w:r>
          <w:rPr>
            <w:noProof/>
            <w:webHidden/>
          </w:rPr>
        </w:r>
        <w:r>
          <w:rPr>
            <w:noProof/>
            <w:webHidden/>
          </w:rPr>
          <w:fldChar w:fldCharType="separate"/>
        </w:r>
        <w:r>
          <w:rPr>
            <w:noProof/>
            <w:webHidden/>
          </w:rPr>
          <w:t>43</w:t>
        </w:r>
        <w:r>
          <w:rPr>
            <w:noProof/>
            <w:webHidden/>
          </w:rPr>
          <w:fldChar w:fldCharType="end"/>
        </w:r>
      </w:hyperlink>
    </w:p>
    <w:p w14:paraId="2DDEF823" w14:textId="42C7ED52" w:rsidR="00CD0712" w:rsidRDefault="00CD0712">
      <w:pPr>
        <w:pStyle w:val="Abbildungsverzeichnis"/>
        <w:tabs>
          <w:tab w:val="right" w:leader="dot" w:pos="9344"/>
        </w:tabs>
        <w:rPr>
          <w:rFonts w:asciiTheme="minorHAnsi" w:eastAsiaTheme="minorEastAsia" w:hAnsiTheme="minorHAnsi" w:cstheme="minorBidi"/>
          <w:noProof/>
          <w:sz w:val="22"/>
          <w:szCs w:val="22"/>
        </w:rPr>
      </w:pPr>
      <w:hyperlink w:anchor="_Toc476173497" w:history="1">
        <w:r w:rsidRPr="00A22A9B">
          <w:rPr>
            <w:rStyle w:val="Hyperlink"/>
            <w:noProof/>
          </w:rPr>
          <w:t>Abbildung 26: Zukünftige und aktuelle AAL-Technologien und Anwendungen</w:t>
        </w:r>
        <w:r>
          <w:rPr>
            <w:noProof/>
            <w:webHidden/>
          </w:rPr>
          <w:tab/>
        </w:r>
        <w:r>
          <w:rPr>
            <w:noProof/>
            <w:webHidden/>
          </w:rPr>
          <w:fldChar w:fldCharType="begin"/>
        </w:r>
        <w:r>
          <w:rPr>
            <w:noProof/>
            <w:webHidden/>
          </w:rPr>
          <w:instrText xml:space="preserve"> PAGEREF _Toc476173497 \h </w:instrText>
        </w:r>
        <w:r>
          <w:rPr>
            <w:noProof/>
            <w:webHidden/>
          </w:rPr>
        </w:r>
        <w:r>
          <w:rPr>
            <w:noProof/>
            <w:webHidden/>
          </w:rPr>
          <w:fldChar w:fldCharType="separate"/>
        </w:r>
        <w:r>
          <w:rPr>
            <w:noProof/>
            <w:webHidden/>
          </w:rPr>
          <w:t>1</w:t>
        </w:r>
        <w:r>
          <w:rPr>
            <w:noProof/>
            <w:webHidden/>
          </w:rPr>
          <w:fldChar w:fldCharType="end"/>
        </w:r>
      </w:hyperlink>
    </w:p>
    <w:p w14:paraId="1A0B82F7" w14:textId="031731D8"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2A804B1F" w14:textId="184CEC16" w:rsidR="00781BC2"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9580525" w:history="1">
        <w:r w:rsidR="00781BC2" w:rsidRPr="00843D0E">
          <w:rPr>
            <w:rStyle w:val="Hyperlink"/>
            <w:noProof/>
          </w:rPr>
          <w:t>Tabelle 1: Vergleich der smarten Medikamentenspender</w:t>
        </w:r>
        <w:r w:rsidR="00781BC2">
          <w:rPr>
            <w:noProof/>
            <w:webHidden/>
          </w:rPr>
          <w:tab/>
        </w:r>
        <w:r w:rsidR="00781BC2">
          <w:rPr>
            <w:noProof/>
            <w:webHidden/>
          </w:rPr>
          <w:fldChar w:fldCharType="begin"/>
        </w:r>
        <w:r w:rsidR="00781BC2">
          <w:rPr>
            <w:noProof/>
            <w:webHidden/>
          </w:rPr>
          <w:instrText xml:space="preserve"> PAGEREF _Toc469580525 \h </w:instrText>
        </w:r>
        <w:r w:rsidR="00781BC2">
          <w:rPr>
            <w:noProof/>
            <w:webHidden/>
          </w:rPr>
        </w:r>
        <w:r w:rsidR="00781BC2">
          <w:rPr>
            <w:noProof/>
            <w:webHidden/>
          </w:rPr>
          <w:fldChar w:fldCharType="separate"/>
        </w:r>
        <w:r w:rsidR="004C2FD5">
          <w:rPr>
            <w:noProof/>
            <w:webHidden/>
          </w:rPr>
          <w:t>22</w:t>
        </w:r>
        <w:r w:rsidR="00781BC2">
          <w:rPr>
            <w:noProof/>
            <w:webHidden/>
          </w:rPr>
          <w:fldChar w:fldCharType="end"/>
        </w:r>
      </w:hyperlink>
    </w:p>
    <w:p w14:paraId="16CEBEB4" w14:textId="45CDD536"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26" w:history="1">
        <w:r w:rsidR="00781BC2" w:rsidRPr="00843D0E">
          <w:rPr>
            <w:rStyle w:val="Hyperlink"/>
            <w:noProof/>
          </w:rPr>
          <w:t>Tabelle 2: Vergleich von smarten Medikamentendosen</w:t>
        </w:r>
        <w:r w:rsidR="00781BC2">
          <w:rPr>
            <w:noProof/>
            <w:webHidden/>
          </w:rPr>
          <w:tab/>
        </w:r>
        <w:r w:rsidR="00781BC2">
          <w:rPr>
            <w:noProof/>
            <w:webHidden/>
          </w:rPr>
          <w:fldChar w:fldCharType="begin"/>
        </w:r>
        <w:r w:rsidR="00781BC2">
          <w:rPr>
            <w:noProof/>
            <w:webHidden/>
          </w:rPr>
          <w:instrText xml:space="preserve"> PAGEREF _Toc469580526 \h </w:instrText>
        </w:r>
        <w:r w:rsidR="00781BC2">
          <w:rPr>
            <w:noProof/>
            <w:webHidden/>
          </w:rPr>
        </w:r>
        <w:r w:rsidR="00781BC2">
          <w:rPr>
            <w:noProof/>
            <w:webHidden/>
          </w:rPr>
          <w:fldChar w:fldCharType="separate"/>
        </w:r>
        <w:r w:rsidR="004C2FD5">
          <w:rPr>
            <w:noProof/>
            <w:webHidden/>
          </w:rPr>
          <w:t>25</w:t>
        </w:r>
        <w:r w:rsidR="00781BC2">
          <w:rPr>
            <w:noProof/>
            <w:webHidden/>
          </w:rPr>
          <w:fldChar w:fldCharType="end"/>
        </w:r>
      </w:hyperlink>
    </w:p>
    <w:p w14:paraId="1476BC16" w14:textId="3AC2422E"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27" w:history="1">
        <w:r w:rsidR="00781BC2" w:rsidRPr="00843D0E">
          <w:rPr>
            <w:rStyle w:val="Hyperlink"/>
            <w:noProof/>
          </w:rPr>
          <w:t>Tabelle 3: Vergleich von smarten Medikamentenboxen</w:t>
        </w:r>
        <w:r w:rsidR="00781BC2">
          <w:rPr>
            <w:noProof/>
            <w:webHidden/>
          </w:rPr>
          <w:tab/>
        </w:r>
        <w:r w:rsidR="00781BC2">
          <w:rPr>
            <w:noProof/>
            <w:webHidden/>
          </w:rPr>
          <w:fldChar w:fldCharType="begin"/>
        </w:r>
        <w:r w:rsidR="00781BC2">
          <w:rPr>
            <w:noProof/>
            <w:webHidden/>
          </w:rPr>
          <w:instrText xml:space="preserve"> PAGEREF _Toc469580527 \h </w:instrText>
        </w:r>
        <w:r w:rsidR="00781BC2">
          <w:rPr>
            <w:noProof/>
            <w:webHidden/>
          </w:rPr>
        </w:r>
        <w:r w:rsidR="00781BC2">
          <w:rPr>
            <w:noProof/>
            <w:webHidden/>
          </w:rPr>
          <w:fldChar w:fldCharType="separate"/>
        </w:r>
        <w:r w:rsidR="004C2FD5">
          <w:rPr>
            <w:noProof/>
            <w:webHidden/>
          </w:rPr>
          <w:t>28</w:t>
        </w:r>
        <w:r w:rsidR="00781BC2">
          <w:rPr>
            <w:noProof/>
            <w:webHidden/>
          </w:rPr>
          <w:fldChar w:fldCharType="end"/>
        </w:r>
      </w:hyperlink>
    </w:p>
    <w:p w14:paraId="2A1A506A" w14:textId="2A3D90D8"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28" w:history="1">
        <w:r w:rsidR="00781BC2" w:rsidRPr="00843D0E">
          <w:rPr>
            <w:rStyle w:val="Hyperlink"/>
            <w:noProof/>
          </w:rPr>
          <w:t>Tabelle 4: Vergleich der smarten Aufsätze</w:t>
        </w:r>
        <w:r w:rsidR="00781BC2">
          <w:rPr>
            <w:noProof/>
            <w:webHidden/>
          </w:rPr>
          <w:tab/>
        </w:r>
        <w:r w:rsidR="00781BC2">
          <w:rPr>
            <w:noProof/>
            <w:webHidden/>
          </w:rPr>
          <w:fldChar w:fldCharType="begin"/>
        </w:r>
        <w:r w:rsidR="00781BC2">
          <w:rPr>
            <w:noProof/>
            <w:webHidden/>
          </w:rPr>
          <w:instrText xml:space="preserve"> PAGEREF _Toc469580528 \h </w:instrText>
        </w:r>
        <w:r w:rsidR="00781BC2">
          <w:rPr>
            <w:noProof/>
            <w:webHidden/>
          </w:rPr>
        </w:r>
        <w:r w:rsidR="00781BC2">
          <w:rPr>
            <w:noProof/>
            <w:webHidden/>
          </w:rPr>
          <w:fldChar w:fldCharType="separate"/>
        </w:r>
        <w:r w:rsidR="004C2FD5">
          <w:rPr>
            <w:noProof/>
            <w:webHidden/>
          </w:rPr>
          <w:t>30</w:t>
        </w:r>
        <w:r w:rsidR="00781BC2">
          <w:rPr>
            <w:noProof/>
            <w:webHidden/>
          </w:rPr>
          <w:fldChar w:fldCharType="end"/>
        </w:r>
      </w:hyperlink>
    </w:p>
    <w:p w14:paraId="4E8BC3BB" w14:textId="3E149507"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29" w:history="1">
        <w:r w:rsidR="00781BC2" w:rsidRPr="00843D0E">
          <w:rPr>
            <w:rStyle w:val="Hyperlink"/>
            <w:noProof/>
          </w:rPr>
          <w:t>Tabelle 5: Anforderungen der Pflegeverantwortlichen an ein smartes Medikamentenverwaltungssystem</w:t>
        </w:r>
        <w:r w:rsidR="00781BC2">
          <w:rPr>
            <w:noProof/>
            <w:webHidden/>
          </w:rPr>
          <w:tab/>
        </w:r>
        <w:r w:rsidR="00781BC2">
          <w:rPr>
            <w:noProof/>
            <w:webHidden/>
          </w:rPr>
          <w:fldChar w:fldCharType="begin"/>
        </w:r>
        <w:r w:rsidR="00781BC2">
          <w:rPr>
            <w:noProof/>
            <w:webHidden/>
          </w:rPr>
          <w:instrText xml:space="preserve"> PAGEREF _Toc469580529 \h </w:instrText>
        </w:r>
        <w:r w:rsidR="00781BC2">
          <w:rPr>
            <w:noProof/>
            <w:webHidden/>
          </w:rPr>
        </w:r>
        <w:r w:rsidR="00781BC2">
          <w:rPr>
            <w:noProof/>
            <w:webHidden/>
          </w:rPr>
          <w:fldChar w:fldCharType="separate"/>
        </w:r>
        <w:r w:rsidR="004C2FD5">
          <w:rPr>
            <w:noProof/>
            <w:webHidden/>
          </w:rPr>
          <w:t>32</w:t>
        </w:r>
        <w:r w:rsidR="00781BC2">
          <w:rPr>
            <w:noProof/>
            <w:webHidden/>
          </w:rPr>
          <w:fldChar w:fldCharType="end"/>
        </w:r>
      </w:hyperlink>
    </w:p>
    <w:p w14:paraId="62E0B2E0" w14:textId="19A155D9"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30" w:history="1">
        <w:r w:rsidR="00781BC2" w:rsidRPr="00843D0E">
          <w:rPr>
            <w:rStyle w:val="Hyperlink"/>
            <w:noProof/>
          </w:rPr>
          <w:t>Tabelle 6: Bestandteile des smarten Medikamentenspenders</w:t>
        </w:r>
        <w:r w:rsidR="00781BC2">
          <w:rPr>
            <w:noProof/>
            <w:webHidden/>
          </w:rPr>
          <w:tab/>
        </w:r>
        <w:r w:rsidR="00781BC2">
          <w:rPr>
            <w:noProof/>
            <w:webHidden/>
          </w:rPr>
          <w:fldChar w:fldCharType="begin"/>
        </w:r>
        <w:r w:rsidR="00781BC2">
          <w:rPr>
            <w:noProof/>
            <w:webHidden/>
          </w:rPr>
          <w:instrText xml:space="preserve"> PAGEREF _Toc469580530 \h </w:instrText>
        </w:r>
        <w:r w:rsidR="00781BC2">
          <w:rPr>
            <w:noProof/>
            <w:webHidden/>
          </w:rPr>
        </w:r>
        <w:r w:rsidR="00781BC2">
          <w:rPr>
            <w:noProof/>
            <w:webHidden/>
          </w:rPr>
          <w:fldChar w:fldCharType="separate"/>
        </w:r>
        <w:r w:rsidR="004C2FD5">
          <w:rPr>
            <w:noProof/>
            <w:webHidden/>
          </w:rPr>
          <w:t>34</w:t>
        </w:r>
        <w:r w:rsidR="00781BC2">
          <w:rPr>
            <w:noProof/>
            <w:webHidden/>
          </w:rPr>
          <w:fldChar w:fldCharType="end"/>
        </w:r>
      </w:hyperlink>
    </w:p>
    <w:p w14:paraId="613B2253" w14:textId="56E6C182"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31" w:history="1">
        <w:r w:rsidR="00781BC2" w:rsidRPr="00843D0E">
          <w:rPr>
            <w:rStyle w:val="Hyperlink"/>
            <w:noProof/>
          </w:rPr>
          <w:t>Tabelle 7: Konzept 2: Bestandteile des Smarten Medikamentendosierers</w:t>
        </w:r>
        <w:r w:rsidR="00781BC2">
          <w:rPr>
            <w:noProof/>
            <w:webHidden/>
          </w:rPr>
          <w:tab/>
        </w:r>
        <w:r w:rsidR="00781BC2">
          <w:rPr>
            <w:noProof/>
            <w:webHidden/>
          </w:rPr>
          <w:fldChar w:fldCharType="begin"/>
        </w:r>
        <w:r w:rsidR="00781BC2">
          <w:rPr>
            <w:noProof/>
            <w:webHidden/>
          </w:rPr>
          <w:instrText xml:space="preserve"> PAGEREF _Toc469580531 \h </w:instrText>
        </w:r>
        <w:r w:rsidR="00781BC2">
          <w:rPr>
            <w:noProof/>
            <w:webHidden/>
          </w:rPr>
        </w:r>
        <w:r w:rsidR="00781BC2">
          <w:rPr>
            <w:noProof/>
            <w:webHidden/>
          </w:rPr>
          <w:fldChar w:fldCharType="separate"/>
        </w:r>
        <w:r w:rsidR="004C2FD5">
          <w:rPr>
            <w:noProof/>
            <w:webHidden/>
          </w:rPr>
          <w:t>36</w:t>
        </w:r>
        <w:r w:rsidR="00781BC2">
          <w:rPr>
            <w:noProof/>
            <w:webHidden/>
          </w:rPr>
          <w:fldChar w:fldCharType="end"/>
        </w:r>
      </w:hyperlink>
    </w:p>
    <w:p w14:paraId="34A0BA05" w14:textId="5B896BA7" w:rsidR="00781BC2" w:rsidRDefault="00DA19C5">
      <w:pPr>
        <w:pStyle w:val="Abbildungsverzeichnis"/>
        <w:tabs>
          <w:tab w:val="right" w:leader="dot" w:pos="9344"/>
        </w:tabs>
        <w:rPr>
          <w:rFonts w:asciiTheme="minorHAnsi" w:eastAsiaTheme="minorEastAsia" w:hAnsiTheme="minorHAnsi" w:cstheme="minorBidi"/>
          <w:noProof/>
          <w:sz w:val="22"/>
          <w:szCs w:val="22"/>
        </w:rPr>
      </w:pPr>
      <w:hyperlink w:anchor="_Toc469580532" w:history="1">
        <w:r w:rsidR="00781BC2" w:rsidRPr="00843D0E">
          <w:rPr>
            <w:rStyle w:val="Hyperlink"/>
            <w:noProof/>
          </w:rPr>
          <w:t>Tabelle 8: Vergleich der Anforderungen mit den bewerteten Kategorien von den Interviewpartnern</w:t>
        </w:r>
        <w:r w:rsidR="00781BC2">
          <w:rPr>
            <w:noProof/>
            <w:webHidden/>
          </w:rPr>
          <w:tab/>
        </w:r>
        <w:r w:rsidR="00781BC2">
          <w:rPr>
            <w:noProof/>
            <w:webHidden/>
          </w:rPr>
          <w:fldChar w:fldCharType="begin"/>
        </w:r>
        <w:r w:rsidR="00781BC2">
          <w:rPr>
            <w:noProof/>
            <w:webHidden/>
          </w:rPr>
          <w:instrText xml:space="preserve"> PAGEREF _Toc469580532 \h </w:instrText>
        </w:r>
        <w:r w:rsidR="00781BC2">
          <w:rPr>
            <w:noProof/>
            <w:webHidden/>
          </w:rPr>
        </w:r>
        <w:r w:rsidR="00781BC2">
          <w:rPr>
            <w:noProof/>
            <w:webHidden/>
          </w:rPr>
          <w:fldChar w:fldCharType="separate"/>
        </w:r>
        <w:r w:rsidR="004C2FD5">
          <w:rPr>
            <w:noProof/>
            <w:webHidden/>
          </w:rPr>
          <w:t>37</w:t>
        </w:r>
        <w:r w:rsidR="00781BC2">
          <w:rPr>
            <w:noProof/>
            <w:webHidden/>
          </w:rPr>
          <w:fldChar w:fldCharType="end"/>
        </w:r>
      </w:hyperlink>
    </w:p>
    <w:p w14:paraId="25AF6050" w14:textId="6CB9AF20"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76173501"/>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202698523"/>
      <w:bookmarkStart w:id="20" w:name="_Toc476173502"/>
      <w:r w:rsidRPr="001B7443">
        <w:rPr>
          <w:rFonts w:ascii="Times New Roman" w:hAnsi="Times New Roman" w:cs="Times New Roman"/>
        </w:rPr>
        <w:t>Motivation</w:t>
      </w:r>
      <w:bookmarkEnd w:id="16"/>
      <w:bookmarkEnd w:id="17"/>
      <w:bookmarkEnd w:id="18"/>
      <w:bookmarkEnd w:id="20"/>
    </w:p>
    <w:p w14:paraId="61DEA6A6" w14:textId="546D5FE6" w:rsidR="00046438" w:rsidRDefault="00046438" w:rsidP="00046438"/>
    <w:p w14:paraId="27550378" w14:textId="6746789D"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Dies kann bei manchen nur in</w:t>
      </w:r>
      <w:r w:rsidR="00623451">
        <w:rPr>
          <w:sz w:val="22"/>
          <w:szCs w:val="22"/>
        </w:rPr>
        <w:t xml:space="preserve"> einer temporären Einnahme von </w:t>
      </w:r>
      <w:r w:rsidR="00240C3B">
        <w:rPr>
          <w:sz w:val="22"/>
          <w:szCs w:val="22"/>
        </w:rPr>
        <w:t>M</w:t>
      </w:r>
      <w:r w:rsidR="00240C3B" w:rsidRPr="00413D4F">
        <w:rPr>
          <w:sz w:val="22"/>
          <w:szCs w:val="22"/>
        </w:rPr>
        <w:t>ucosolvan</w:t>
      </w:r>
      <w:r w:rsidR="00240C3B">
        <w:rPr>
          <w:sz w:val="22"/>
          <w:szCs w:val="22"/>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Pr>
          <w:sz w:val="22"/>
          <w:szCs w:val="22"/>
        </w:rPr>
        <w:fldChar w:fldCharType="begin"/>
      </w:r>
      <w:r w:rsidR="00240C3B">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Pr>
          <w:sz w:val="22"/>
          <w:szCs w:val="22"/>
        </w:rPr>
        <w:fldChar w:fldCharType="separate"/>
      </w:r>
      <w:bookmarkStart w:id="21" w:name="_CTVP0016956cf54ee084deaa9b5bb7ccc69cca4"/>
      <w:r w:rsidR="000100C2">
        <w:rPr>
          <w:sz w:val="22"/>
          <w:szCs w:val="22"/>
        </w:rPr>
        <w:t>(vgl. 2006, S. 93)</w:t>
      </w:r>
      <w:bookmarkEnd w:id="21"/>
      <w:r w:rsidR="00240C3B">
        <w:rPr>
          <w:sz w:val="22"/>
          <w:szCs w:val="22"/>
        </w:rPr>
        <w:fldChar w:fldCharType="end"/>
      </w:r>
      <w:r w:rsidR="00623451">
        <w:rPr>
          <w:sz w:val="22"/>
          <w:szCs w:val="22"/>
        </w:rPr>
        <w:t xml:space="preserve"> an Multimorbidität leiden und somit </w:t>
      </w:r>
      <w:r w:rsidR="00240C3B">
        <w:rPr>
          <w:sz w:val="22"/>
          <w:szCs w:val="22"/>
        </w:rPr>
        <w:t xml:space="preserve">mehrere Krankheiten gleichzeitig </w:t>
      </w:r>
      <w:r w:rsidR="00623451">
        <w:rPr>
          <w:sz w:val="22"/>
          <w:szCs w:val="22"/>
        </w:rPr>
        <w:t>aufweisen</w:t>
      </w:r>
      <w:r w:rsidR="00240C3B">
        <w:rPr>
          <w:sz w:val="22"/>
          <w:szCs w:val="22"/>
        </w:rPr>
        <w:t>, die durchschnittlich mit 3 Arzneimittel pro</w:t>
      </w:r>
      <w:r w:rsidR="00623451">
        <w:rPr>
          <w:sz w:val="22"/>
          <w:szCs w:val="22"/>
        </w:rPr>
        <w:t xml:space="preserve"> Tag behandelt werden müssen. </w:t>
      </w:r>
      <w:r w:rsidR="00240C3B">
        <w:rPr>
          <w:sz w:val="22"/>
          <w:szCs w:val="22"/>
        </w:rPr>
        <w:t xml:space="preserve">Des Weiteren wird laut dem statistischem Bundesamt der Anteil </w:t>
      </w:r>
      <w:r w:rsidR="00A86A75">
        <w:rPr>
          <w:sz w:val="22"/>
          <w:szCs w:val="22"/>
        </w:rPr>
        <w:t>an</w:t>
      </w:r>
      <w:r w:rsidR="00240C3B">
        <w:rPr>
          <w:sz w:val="22"/>
          <w:szCs w:val="22"/>
        </w:rPr>
        <w:t xml:space="preserve"> älteren Personen</w:t>
      </w:r>
      <w:r w:rsidR="00A86A75">
        <w:rPr>
          <w:sz w:val="22"/>
          <w:szCs w:val="22"/>
        </w:rPr>
        <w:t xml:space="preserve"> in Deutschland die nächsten Jahre</w:t>
      </w:r>
      <w:r w:rsidR="00240C3B">
        <w:rPr>
          <w:sz w:val="22"/>
          <w:szCs w:val="22"/>
        </w:rPr>
        <w:t xml:space="preserve"> steigen</w:t>
      </w:r>
      <w:r w:rsidR="00240C3B" w:rsidRPr="009740DC">
        <w:rPr>
          <w:sz w:val="22"/>
          <w:szCs w:val="22"/>
        </w:rPr>
        <w:t xml:space="preserve">. </w:t>
      </w:r>
      <w:r w:rsidR="00240C3B">
        <w:rPr>
          <w:sz w:val="22"/>
          <w:szCs w:val="22"/>
        </w:rPr>
        <w:t xml:space="preserve">So wird </w:t>
      </w:r>
      <w:r w:rsidR="00A86A75">
        <w:rPr>
          <w:sz w:val="22"/>
          <w:szCs w:val="22"/>
        </w:rPr>
        <w:t xml:space="preserve">prognostiziert, dass </w:t>
      </w:r>
      <w:r w:rsidR="00240C3B">
        <w:rPr>
          <w:sz w:val="22"/>
          <w:szCs w:val="22"/>
        </w:rPr>
        <w:t>d</w:t>
      </w:r>
      <w:r w:rsidR="00A86A75">
        <w:rPr>
          <w:sz w:val="22"/>
          <w:szCs w:val="22"/>
        </w:rPr>
        <w:t xml:space="preserve">ie Anzahl der über 64-Jährigen </w:t>
      </w:r>
      <w:r w:rsidR="00240C3B">
        <w:rPr>
          <w:sz w:val="22"/>
          <w:szCs w:val="22"/>
        </w:rPr>
        <w:t xml:space="preserve">im Zeitraum von 2016 bis 2030, von 17,5 Millionen auf </w:t>
      </w:r>
      <w:r w:rsidR="00240C3B" w:rsidRPr="009740DC">
        <w:rPr>
          <w:sz w:val="22"/>
          <w:szCs w:val="22"/>
        </w:rPr>
        <w:t>21,8</w:t>
      </w:r>
      <w:r w:rsidR="00240C3B">
        <w:rPr>
          <w:sz w:val="22"/>
          <w:szCs w:val="22"/>
        </w:rPr>
        <w:t xml:space="preserve"> Millionen steigen</w:t>
      </w:r>
      <w:r w:rsidR="00A86A75">
        <w:rPr>
          <w:sz w:val="22"/>
          <w:szCs w:val="22"/>
        </w:rPr>
        <w:t xml:space="preserve"> wird</w:t>
      </w:r>
      <w:r w:rsidR="00240C3B">
        <w:rPr>
          <w:sz w:val="22"/>
          <w:szCs w:val="22"/>
        </w:rPr>
        <w:t xml:space="preserve">. </w:t>
      </w:r>
      <w:r w:rsidR="00240C3B">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240C3B">
        <w:rPr>
          <w:sz w:val="22"/>
          <w:szCs w:val="22"/>
        </w:rPr>
        <w:fldChar w:fldCharType="separate"/>
      </w:r>
      <w:bookmarkStart w:id="22" w:name="_CTVP0010e88c6f9c15041e2aff9065f0ccbe655"/>
      <w:r w:rsidR="00A70378">
        <w:rPr>
          <w:sz w:val="22"/>
          <w:szCs w:val="22"/>
        </w:rPr>
        <w:t>(vgl. Statistisches Bundesamt 2015)</w:t>
      </w:r>
      <w:bookmarkEnd w:id="22"/>
      <w:r w:rsidR="00240C3B">
        <w:rPr>
          <w:sz w:val="22"/>
          <w:szCs w:val="22"/>
        </w:rPr>
        <w:fldChar w:fldCharType="end"/>
      </w:r>
      <w:r w:rsidR="00240C3B">
        <w:rPr>
          <w:sz w:val="22"/>
          <w:szCs w:val="22"/>
        </w:rPr>
        <w:t xml:space="preserve"> Dies entspricht einer Zunahme von 7 </w:t>
      </w:r>
      <w:r w:rsidR="002959E4">
        <w:rPr>
          <w:sz w:val="22"/>
          <w:szCs w:val="22"/>
        </w:rPr>
        <w:t>Prozent</w:t>
      </w:r>
      <w:r w:rsidR="00623451">
        <w:rPr>
          <w:sz w:val="22"/>
          <w:szCs w:val="22"/>
        </w:rPr>
        <w:t xml:space="preserve">. </w:t>
      </w: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A012672" w:rsidR="009A5F73" w:rsidRDefault="009A5F73" w:rsidP="009B28F6">
      <w:pPr>
        <w:spacing w:after="120" w:line="360" w:lineRule="auto"/>
        <w:jc w:val="both"/>
        <w:rPr>
          <w:sz w:val="22"/>
          <w:szCs w:val="22"/>
        </w:rPr>
      </w:pPr>
    </w:p>
    <w:p w14:paraId="192CEF9C" w14:textId="77777777" w:rsidR="00EA401B" w:rsidRDefault="00EA401B"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76173503"/>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OpenHAB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76173504"/>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76173505"/>
      <w:bookmarkEnd w:id="19"/>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76173506"/>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Lundell et al. 2010)</w:t>
      </w:r>
      <w:bookmarkEnd w:id="42"/>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mechanismen durch eine Durchsage, dass es Zeit zur Einnahme der Medikamente ist und Wearables,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r w:rsidR="00173F50">
        <w:t>Reminder,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76173507"/>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76173508"/>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76173509"/>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76173510"/>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14:paraId="67AAE9B9" w14:textId="77777777" w:rsidR="00EA401B" w:rsidRDefault="00EA401B" w:rsidP="001914E7">
      <w:pPr>
        <w:spacing w:line="360" w:lineRule="auto"/>
        <w:jc w:val="both"/>
      </w:pPr>
    </w:p>
    <w:p w14:paraId="0714B090" w14:textId="3EC0C5E0"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 xml:space="preserve">(vgl. Weineck 2004, S. </w:t>
      </w:r>
      <w:r w:rsidR="000100C2">
        <w:lastRenderedPageBreak/>
        <w:t>412)</w:t>
      </w:r>
      <w:bookmarkEnd w:id="65"/>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76173511"/>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019FE4B3"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nzahl der unter 20-Jährigen um 1</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w:t>
      </w:r>
      <w:r w:rsidR="004F3C9E">
        <w:lastRenderedPageBreak/>
        <w:t xml:space="preserve">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76173512"/>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689C4EED"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57AE6" w:rsidRPr="00057AE6">
        <w:t>Kap.</w:t>
      </w:r>
      <w:r w:rsidR="0004779D" w:rsidRPr="00057AE6">
        <w:t xml:space="preserve"> 2.3.2)</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 xml:space="preserve">Gesundheit (siehe </w:t>
      </w:r>
      <w:r w:rsidR="00057AE6">
        <w:t>Kap.</w:t>
      </w:r>
      <w:r w:rsidR="008105C8" w:rsidRPr="00057AE6">
        <w:t xml:space="preserve"> </w:t>
      </w:r>
      <w:r w:rsidR="00FA1A7A" w:rsidRPr="00057AE6">
        <w:t>2.3.</w:t>
      </w:r>
      <w:r w:rsidR="0004779D" w:rsidRPr="00057AE6">
        <w:t>1</w:t>
      </w:r>
      <w:r w:rsidR="008105C8" w:rsidRPr="00057AE6">
        <w:t xml:space="preserve">), Wohnsituation (siehe </w:t>
      </w:r>
      <w:r w:rsidR="00057AE6">
        <w:t xml:space="preserve">Kap. </w:t>
      </w:r>
      <w:r w:rsidR="00FA1A7A" w:rsidRPr="00057AE6">
        <w:t>2.3.</w:t>
      </w:r>
      <w:r w:rsidR="00093A60" w:rsidRPr="00057AE6">
        <w:t>3</w:t>
      </w:r>
      <w:r w:rsidR="00FA1A7A" w:rsidRPr="00057AE6">
        <w:t xml:space="preserve">) und Technikakzeptanz (siehe </w:t>
      </w:r>
      <w:r w:rsidR="00057AE6" w:rsidRPr="00057AE6">
        <w:t>Kap.</w:t>
      </w:r>
      <w:r w:rsidR="00FA1A7A" w:rsidRPr="00057AE6">
        <w:t xml:space="preserve"> 2.3.</w:t>
      </w:r>
      <w:r w:rsidR="00093A60" w:rsidRPr="00057AE6">
        <w:t>4</w:t>
      </w:r>
      <w:r w:rsidR="00FA1A7A" w:rsidRPr="00057AE6">
        <w:t>)</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76173513"/>
      <w:bookmarkEnd w:id="74"/>
      <w:bookmarkEnd w:id="75"/>
      <w:bookmarkEnd w:id="76"/>
      <w:r w:rsidRPr="00913E32">
        <w:t>Gesundheit</w:t>
      </w:r>
      <w:bookmarkEnd w:id="77"/>
    </w:p>
    <w:p w14:paraId="6916A7F1" w14:textId="3DA21F89" w:rsidR="000C716E" w:rsidRDefault="000C716E" w:rsidP="000C716E"/>
    <w:p w14:paraId="1713CFC6" w14:textId="15F518CD"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1 verdeutlicht, die aufzeigt, dass in der Gruppe der 40 bis 54-Jährigen 4 </w:t>
      </w:r>
      <w:r w:rsidR="002959E4">
        <w:t>Prozent</w:t>
      </w:r>
      <w:r w:rsidR="00AC25DA">
        <w:t xml:space="preserve">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434E6F95" w14:textId="169A5C1E" w:rsidR="00ED6AD6" w:rsidRPr="005E4D55" w:rsidRDefault="00AC25DA" w:rsidP="00AC25DA">
      <w:pPr>
        <w:pStyle w:val="Beschriftung"/>
        <w:jc w:val="center"/>
        <w:rPr>
          <w:b w:val="0"/>
        </w:rPr>
      </w:pPr>
      <w:bookmarkStart w:id="79" w:name="_Toc476173472"/>
      <w:r w:rsidRPr="005E4D55">
        <w:rPr>
          <w:b w:val="0"/>
        </w:rPr>
        <w:t xml:space="preserve">Abbildung </w:t>
      </w:r>
      <w:r w:rsidR="00EC7782" w:rsidRPr="005E4D55">
        <w:rPr>
          <w:b w:val="0"/>
        </w:rPr>
        <w:fldChar w:fldCharType="begin"/>
      </w:r>
      <w:r w:rsidR="00EC7782" w:rsidRPr="005E4D55">
        <w:rPr>
          <w:b w:val="0"/>
        </w:rPr>
        <w:instrText xml:space="preserve"> SEQ Abbildung \* ARABIC </w:instrText>
      </w:r>
      <w:r w:rsidR="00EC7782" w:rsidRPr="005E4D55">
        <w:rPr>
          <w:b w:val="0"/>
        </w:rPr>
        <w:fldChar w:fldCharType="separate"/>
      </w:r>
      <w:r w:rsidR="00A1366A">
        <w:rPr>
          <w:b w:val="0"/>
          <w:noProof/>
        </w:rPr>
        <w:t>1</w:t>
      </w:r>
      <w:r w:rsidR="00EC7782" w:rsidRPr="005E4D55">
        <w:rPr>
          <w:b w:val="0"/>
          <w:noProof/>
        </w:rPr>
        <w:fldChar w:fldCharType="end"/>
      </w:r>
      <w:r w:rsidRPr="005E4D55">
        <w:rPr>
          <w:b w:val="0"/>
        </w:rPr>
        <w:t xml:space="preserve">: </w:t>
      </w:r>
      <w:r w:rsidR="00C52383" w:rsidRPr="005E4D55">
        <w:rPr>
          <w:b w:val="0"/>
        </w:rPr>
        <w:t>Multimorbidität</w:t>
      </w:r>
      <w:r w:rsidRPr="005E4D55">
        <w:rPr>
          <w:b w:val="0"/>
        </w:rPr>
        <w:t xml:space="preserve"> nach Alter im Jahr 2002</w:t>
      </w:r>
      <w:bookmarkEnd w:id="79"/>
      <w:r w:rsidR="00C52383" w:rsidRPr="005E4D55">
        <w:rPr>
          <w:b w:val="0"/>
        </w:rPr>
        <w:t xml:space="preserve">  </w:t>
      </w:r>
    </w:p>
    <w:p w14:paraId="5E589290" w14:textId="3DFFC708" w:rsidR="00AC25DA" w:rsidRPr="005E4D55" w:rsidRDefault="00C52383" w:rsidP="00AC25DA">
      <w:pPr>
        <w:pStyle w:val="Beschriftung"/>
        <w:jc w:val="center"/>
        <w:rPr>
          <w:b w:val="0"/>
        </w:rPr>
      </w:pPr>
      <w:r w:rsidRPr="005E4D55">
        <w:rPr>
          <w:b w:val="0"/>
        </w:rPr>
        <w:fldChar w:fldCharType="begin"/>
      </w:r>
      <w:r w:rsidRPr="005E4D55">
        <w:rPr>
          <w:b w:val="0"/>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5E4D55">
        <w:rPr>
          <w:b w:val="0"/>
        </w:rPr>
        <w:fldChar w:fldCharType="separate"/>
      </w:r>
      <w:bookmarkStart w:id="80" w:name="_CTVP001a9db22e0270246088b20782ab3511a01"/>
      <w:r w:rsidRPr="005E4D55">
        <w:rPr>
          <w:b w:val="0"/>
        </w:rPr>
        <w:t>(</w:t>
      </w:r>
      <w:r w:rsidR="005E4D55" w:rsidRPr="005E4D55">
        <w:rPr>
          <w:b w:val="0"/>
        </w:rPr>
        <w:t xml:space="preserve">Quelle: </w:t>
      </w:r>
      <w:r w:rsidRPr="005E4D55">
        <w:rPr>
          <w:b w:val="0"/>
        </w:rPr>
        <w:t>Böhm et al. 2009, S. 75)</w:t>
      </w:r>
      <w:bookmarkEnd w:id="80"/>
      <w:r w:rsidRPr="005E4D55">
        <w:rPr>
          <w:b w:val="0"/>
        </w:rPr>
        <w:fldChar w:fldCharType="end"/>
      </w:r>
    </w:p>
    <w:p w14:paraId="4E79BE18" w14:textId="798F3057" w:rsidR="00AC25DA" w:rsidRDefault="00AC25DA" w:rsidP="00FA1A7A">
      <w:pPr>
        <w:spacing w:line="360" w:lineRule="auto"/>
        <w:jc w:val="both"/>
      </w:pPr>
    </w:p>
    <w:p w14:paraId="0D282FDA" w14:textId="2B81BA94"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vgl. Renteln-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vgl. Andrea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vgl. Glaesk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w:t>
      </w:r>
      <w:r w:rsidR="00057AE6">
        <w:t>Abb. 2</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342E553" w:rsidR="00A128AF" w:rsidRPr="00ED6AD6" w:rsidRDefault="001C4FB7" w:rsidP="001C4FB7">
      <w:pPr>
        <w:pStyle w:val="Beschriftung"/>
        <w:jc w:val="center"/>
        <w:rPr>
          <w:b w:val="0"/>
        </w:rPr>
      </w:pPr>
      <w:bookmarkStart w:id="84" w:name="_Toc476173473"/>
      <w:r w:rsidRPr="00ED6AD6">
        <w:rPr>
          <w:b w:val="0"/>
        </w:rPr>
        <w:t xml:space="preserve">Abbildung </w:t>
      </w:r>
      <w:r w:rsidR="00EC7782" w:rsidRPr="00ED6AD6">
        <w:rPr>
          <w:b w:val="0"/>
        </w:rPr>
        <w:fldChar w:fldCharType="begin"/>
      </w:r>
      <w:r w:rsidR="00EC7782" w:rsidRPr="00ED6AD6">
        <w:rPr>
          <w:b w:val="0"/>
        </w:rPr>
        <w:instrText xml:space="preserve"> SEQ Abbildung \* ARABIC </w:instrText>
      </w:r>
      <w:r w:rsidR="00EC7782" w:rsidRPr="00ED6AD6">
        <w:rPr>
          <w:b w:val="0"/>
        </w:rPr>
        <w:fldChar w:fldCharType="separate"/>
      </w:r>
      <w:r w:rsidR="00A1366A">
        <w:rPr>
          <w:b w:val="0"/>
          <w:noProof/>
        </w:rPr>
        <w:t>2</w:t>
      </w:r>
      <w:r w:rsidR="00EC7782" w:rsidRPr="00ED6AD6">
        <w:rPr>
          <w:b w:val="0"/>
          <w:noProof/>
        </w:rPr>
        <w:fldChar w:fldCharType="end"/>
      </w:r>
      <w:r w:rsidRPr="00ED6AD6">
        <w:rPr>
          <w:b w:val="0"/>
        </w:rPr>
        <w:t>: Barmer GEK Versicherte, die Medikamente bezogen haben</w:t>
      </w:r>
      <w:bookmarkEnd w:id="84"/>
      <w:r w:rsidR="00EC3CF0" w:rsidRPr="00ED6AD6">
        <w:rPr>
          <w:b w:val="0"/>
        </w:rPr>
        <w:t xml:space="preserve"> </w:t>
      </w:r>
    </w:p>
    <w:p w14:paraId="2A1EB4DE" w14:textId="01A71EDE" w:rsidR="00B878F9" w:rsidRPr="00ED6AD6" w:rsidRDefault="00EC3CF0" w:rsidP="00695901">
      <w:pPr>
        <w:pStyle w:val="Beschriftung"/>
        <w:jc w:val="center"/>
        <w:rPr>
          <w:b w:val="0"/>
        </w:rPr>
      </w:pPr>
      <w:r w:rsidRPr="00ED6AD6">
        <w:rPr>
          <w:b w:val="0"/>
        </w:rPr>
        <w:fldChar w:fldCharType="begin"/>
      </w:r>
      <w:r w:rsidR="00A128AF" w:rsidRPr="00ED6AD6">
        <w:rPr>
          <w:b w:val="0"/>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ED6AD6">
        <w:rPr>
          <w:b w:val="0"/>
        </w:rPr>
        <w:fldChar w:fldCharType="separate"/>
      </w:r>
      <w:bookmarkStart w:id="85" w:name="_CTVP00114ea9be75dee498296b2fb730cfec22b"/>
      <w:r w:rsidR="000100C2" w:rsidRPr="00ED6AD6">
        <w:rPr>
          <w:b w:val="0"/>
        </w:rPr>
        <w:t>(Glaeske und Schicktanz 2015b, S. 5)</w:t>
      </w:r>
      <w:bookmarkEnd w:id="85"/>
      <w:r w:rsidRPr="00ED6AD6">
        <w:rPr>
          <w:b w:val="0"/>
        </w:rP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vgl. Grätzel von Grätz et al. 2016, S. 5)</w:t>
      </w:r>
      <w:bookmarkEnd w:id="8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7" w:name="_Toc476173514"/>
      <w:r>
        <w:t>Adhärenz</w:t>
      </w:r>
      <w:bookmarkEnd w:id="87"/>
    </w:p>
    <w:p w14:paraId="0C149C7A" w14:textId="77777777" w:rsidR="000F4120" w:rsidRPr="000F4120" w:rsidRDefault="000F4120" w:rsidP="000F4120"/>
    <w:p w14:paraId="17895246" w14:textId="306B235F"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Die möglichen Gründe, die zu einer Non-Adhärenz führen, sind laut Pfleger von stationären Pflegeeinrichtungen die alterskorrelierte Abnahme der Gedächtnisleistung sowie Demenz</w:t>
      </w:r>
      <w:r w:rsidR="00B2691D">
        <w:t xml:space="preserve">, </w:t>
      </w:r>
      <w:r w:rsidR="008C6D7C">
        <w:t xml:space="preserve">Bewahrung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AB2A9C">
        <w:t>.</w:t>
      </w:r>
      <w:r w:rsidR="00B2691D">
        <w:t xml:space="preserve"> </w:t>
      </w:r>
      <w:r w:rsidR="00B2691D" w:rsidRPr="00057AE6">
        <w:t xml:space="preserve">(siehe </w:t>
      </w:r>
      <w:r w:rsidR="00057AE6" w:rsidRPr="00057AE6">
        <w:t>Abb</w:t>
      </w:r>
      <w:r w:rsidR="00B2691D" w:rsidRPr="00057AE6">
        <w:t>. 3</w:t>
      </w:r>
      <w:r w:rsidR="00AB2A9C" w:rsidRPr="00057AE6">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ABC864" w14:textId="66884880" w:rsidR="00B273E3" w:rsidRPr="004F7C3B" w:rsidRDefault="00B2691D" w:rsidP="00B2691D">
      <w:pPr>
        <w:pStyle w:val="Beschriftung"/>
        <w:jc w:val="center"/>
        <w:rPr>
          <w:b w:val="0"/>
        </w:rPr>
      </w:pPr>
      <w:bookmarkStart w:id="88" w:name="_Toc47617347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3</w:t>
      </w:r>
      <w:r w:rsidRPr="004F7C3B">
        <w:rPr>
          <w:b w:val="0"/>
        </w:rPr>
        <w:fldChar w:fldCharType="end"/>
      </w:r>
      <w:r w:rsidRPr="004F7C3B">
        <w:rPr>
          <w:b w:val="0"/>
        </w:rPr>
        <w:t xml:space="preserve">: Gründe für die </w:t>
      </w:r>
      <w:r w:rsidR="000F470E" w:rsidRPr="004F7C3B">
        <w:rPr>
          <w:b w:val="0"/>
        </w:rPr>
        <w:t>Non-</w:t>
      </w:r>
      <w:r w:rsidRPr="004F7C3B">
        <w:rPr>
          <w:b w:val="0"/>
        </w:rPr>
        <w:t>Adhärenz</w:t>
      </w:r>
      <w:bookmarkEnd w:id="88"/>
    </w:p>
    <w:p w14:paraId="2C8C53C2" w14:textId="686BC10C" w:rsidR="00B2691D" w:rsidRPr="004F7C3B" w:rsidRDefault="00B2691D" w:rsidP="00B2691D">
      <w:pPr>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6CCFB464"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89" w:name="_CTVP001ee4a450175cb4ed3b4dff97f94c13560"/>
      <w:r w:rsidR="005326DF">
        <w:t>(vgl. Köther 2007, S. 535)</w:t>
      </w:r>
      <w:bookmarkEnd w:id="89"/>
      <w:r w:rsidR="005326DF">
        <w:fldChar w:fldCharType="end"/>
      </w:r>
      <w:r w:rsidR="00A03553">
        <w:t xml:space="preserve"> </w:t>
      </w:r>
      <w:r w:rsidR="0019090C">
        <w:t>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0" w:name="_CTVP0012d6720e5c8d14ac28f8dc113c5d869ff"/>
      <w:r w:rsidR="00EB4ED3">
        <w:t>(vgl. 2009, S. 33)</w:t>
      </w:r>
      <w:bookmarkEnd w:id="90"/>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2836C3">
        <w:t xml:space="preserve">ich 3 </w:t>
      </w:r>
      <w:r w:rsidR="002959E4">
        <w:t>Prozent</w:t>
      </w:r>
      <w:r w:rsidR="002836C3">
        <w:t xml:space="preserve"> haben Medikamente von P</w:t>
      </w:r>
      <w:r w:rsidR="0019090C">
        <w:t xml:space="preserve">harmazeuten verwalten lasen und 4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FA247B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1" w:name="_CTVP00160f1d2860f3e4cce8e613e1861ba17f7"/>
      <w:r w:rsidR="00084782" w:rsidRPr="007D07D8">
        <w:t>(vgl. Rödel 2012)</w:t>
      </w:r>
      <w:bookmarkEnd w:id="91"/>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2" w:name="_CTVP0015ce89558dc1147438ade3b0774187805"/>
      <w:r w:rsidR="000100C2" w:rsidRPr="007D07D8">
        <w:t>(vgl. Hagan 2015, S. 4)</w:t>
      </w:r>
      <w:bookmarkEnd w:id="92"/>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3" w:name="_CTVP001258487bbebfd4e25be40db5eed7f9f03"/>
      <w:r w:rsidR="00084782" w:rsidRPr="007D07D8">
        <w:t>(vgl. ABDA - Bundesvereinigung Deutscher Apothekerverbände e. V. 2007)</w:t>
      </w:r>
      <w:bookmarkEnd w:id="93"/>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4" w:name="_CTVP0017add8d5e368b4562b514960a3e0ef7fa"/>
      <w:r w:rsidR="00923B6F" w:rsidRPr="007D07D8">
        <w:t>(2014)</w:t>
      </w:r>
      <w:bookmarkEnd w:id="94"/>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lastRenderedPageBreak/>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 </w:t>
      </w:r>
      <w:r w:rsidR="00057AE6" w:rsidRPr="00057AE6">
        <w:t>Abb</w:t>
      </w:r>
      <w:r w:rsidR="00A03553" w:rsidRPr="00057AE6">
        <w:t>.</w:t>
      </w:r>
      <w:r w:rsidR="00057AE6" w:rsidRPr="00057AE6">
        <w:t xml:space="preserve"> </w:t>
      </w:r>
      <w:r w:rsidR="00A03553" w:rsidRPr="00057AE6">
        <w:t>4</w:t>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AD337A">
        <w:t>(ebd.</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9C6517" w14:textId="31B270C0" w:rsidR="00292168" w:rsidRPr="004F7C3B" w:rsidRDefault="00A81DC4" w:rsidP="00A81DC4">
      <w:pPr>
        <w:pStyle w:val="Beschriftung"/>
        <w:jc w:val="center"/>
        <w:rPr>
          <w:b w:val="0"/>
        </w:rPr>
      </w:pPr>
      <w:bookmarkStart w:id="95" w:name="_Toc47617347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4</w:t>
      </w:r>
      <w:r w:rsidRPr="004F7C3B">
        <w:rPr>
          <w:b w:val="0"/>
        </w:rPr>
        <w:fldChar w:fldCharType="end"/>
      </w:r>
      <w:r w:rsidRPr="004F7C3B">
        <w:rPr>
          <w:b w:val="0"/>
        </w:rPr>
        <w:t>: Gegenmaßnahmen der Non-Adhärenz</w:t>
      </w:r>
      <w:bookmarkEnd w:id="95"/>
    </w:p>
    <w:p w14:paraId="344D1260" w14:textId="0857FC5F" w:rsidR="00A81DC4" w:rsidRPr="004F7C3B" w:rsidRDefault="00A81DC4" w:rsidP="00A81DC4">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6" w:name="_Toc462229573"/>
      <w:bookmarkStart w:id="97" w:name="_Toc462230393"/>
      <w:bookmarkStart w:id="98" w:name="_Toc462231022"/>
      <w:bookmarkStart w:id="99" w:name="_Toc476173515"/>
      <w:r w:rsidRPr="00636411">
        <w:t>Wohnsituation</w:t>
      </w:r>
      <w:bookmarkEnd w:id="96"/>
      <w:bookmarkEnd w:id="97"/>
      <w:bookmarkEnd w:id="98"/>
      <w:bookmarkEnd w:id="99"/>
    </w:p>
    <w:p w14:paraId="78107477" w14:textId="2AAF0020" w:rsidR="00693AA5" w:rsidRDefault="00693AA5" w:rsidP="00693AA5"/>
    <w:p w14:paraId="093C4A8E" w14:textId="5994785D"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00" w:name="_CTVP001b98b1d22c7e74455b406e91b2040609c"/>
      <w:r w:rsidR="00C07C92">
        <w:t>(vgl. Georgieff 2008, S. 17)</w:t>
      </w:r>
      <w:bookmarkEnd w:id="100"/>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1" w:name="_CTVP001ecb249ad712c4872b519d9aa7c700966"/>
      <w:r w:rsidR="00C67BAA">
        <w:t>(vgl. Hoffmann et al. 2014, S. 4)</w:t>
      </w:r>
      <w:bookmarkEnd w:id="101"/>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58e6655c6ba34efd83ecaf18286afc7b"/>
      <w:r w:rsidR="008435D5">
        <w:t>(vgl. Georgieff 2008, S. 17)</w:t>
      </w:r>
      <w:bookmarkEnd w:id="102"/>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3" w:name="_CTVP0012f53d9c7cc4f4823a27add3722e61e6f"/>
      <w:r w:rsidR="008435D5">
        <w:t>(vgl. Keding und Eggen 2011, S. 3)</w:t>
      </w:r>
      <w:bookmarkEnd w:id="103"/>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4" w:name="_CTVP00162382a0f823b454395ee7da83464cbec"/>
      <w:r w:rsidR="008435D5">
        <w:t>(vgl. Georgieff 2008, S. 17)</w:t>
      </w:r>
      <w:bookmarkEnd w:id="104"/>
      <w:r w:rsidR="008435D5">
        <w:fldChar w:fldCharType="end"/>
      </w:r>
      <w:r w:rsidR="008435D5">
        <w:t xml:space="preserve"> </w:t>
      </w:r>
      <w:r w:rsidR="000677EF">
        <w:t xml:space="preserve">Das autonome </w:t>
      </w:r>
      <w:r w:rsidR="000677EF">
        <w:lastRenderedPageBreak/>
        <w:t>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5" w:name="_CTVP0011bc2543ae3d04e738d4f0534496e3dc3"/>
      <w:r w:rsidR="00C67BAA">
        <w:t>(vgl. Peter Georgieff 2009, S. 14 zit.</w:t>
      </w:r>
      <w:r w:rsidR="00723ABF">
        <w:t xml:space="preserve"> </w:t>
      </w:r>
      <w:r w:rsidR="00E6773B">
        <w:t xml:space="preserve">n. Grauel und </w:t>
      </w:r>
      <w:r w:rsidR="00C67BAA">
        <w:t>Spellerberg 2007</w:t>
      </w:r>
      <w:bookmarkEnd w:id="105"/>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912F77">
        <w:t>Einbußen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6" w:name="_CTVP001b3ff2118a7724365874b9a75ae33c763"/>
      <w:r w:rsidR="00C67BAA">
        <w:t>(vgl. Schneekloth und Wahl 2008, S. 231)</w:t>
      </w:r>
      <w:bookmarkEnd w:id="106"/>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7" w:name="_CTVP0015b41bcb2196041d2b7f7f1676b9f80af"/>
      <w:r w:rsidR="00F24D09">
        <w:t xml:space="preserve"> oder Pflegeheim</w:t>
      </w:r>
      <w:r w:rsidR="00AD6465">
        <w:t>.</w:t>
      </w:r>
      <w:r w:rsidR="0096319C">
        <w:t xml:space="preserve"> </w:t>
      </w:r>
      <w:bookmarkEnd w:id="107"/>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8" w:name="_CTVP00139958c6d374c47e394c43703e420c8e2"/>
      <w:r w:rsidR="00C67BAA">
        <w:t>(vgl. Hoffmann et al. 2014, S. 4)</w:t>
      </w:r>
      <w:bookmarkEnd w:id="108"/>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9" w:name="_Toc476173516"/>
      <w:r w:rsidRPr="0036267D">
        <w:t>T</w:t>
      </w:r>
      <w:r w:rsidR="00CC7DAD" w:rsidRPr="0036267D">
        <w:t>echnikakzeptanz</w:t>
      </w:r>
      <w:bookmarkEnd w:id="109"/>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10" w:name="_CTVP001c0ef6558e8a6495492e04568c2d2e7bf"/>
      <w:r w:rsidR="00DF70ED">
        <w:t>(vgl. Friesdorf und Heine 2007)</w:t>
      </w:r>
      <w:bookmarkEnd w:id="110"/>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11" w:name="_CTVP001389ad949aa644bc7bf7f37d79c67ee33"/>
      <w:r w:rsidR="00C734F0">
        <w:t>(2012)</w:t>
      </w:r>
      <w:bookmarkEnd w:id="111"/>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2" w:name="_CTVP00193e6b759d60742c8b2e4ba04adc58014"/>
      <w:r w:rsidR="00FD15C5">
        <w:t>(vgl. Claßen Katrin 2012; Theussig 2012 zit. n. Meyer 2011, S. 30)</w:t>
      </w:r>
      <w:bookmarkEnd w:id="112"/>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3" w:name="_CTVP001793a24210f4a485f8aeee430bbf2c0d1"/>
      <w:r w:rsidR="009F234E">
        <w:t>(2012)</w:t>
      </w:r>
      <w:bookmarkEnd w:id="113"/>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 xml:space="preserve">So stellte sich heraus, dass ältere Menschen Technologien verwenden, </w:t>
      </w:r>
      <w:r w:rsidR="009F234E">
        <w:lastRenderedPageBreak/>
        <w:t>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4" w:name="_CTVP00108ad1bed4ade41aba46bcf57ee977d45"/>
      <w:r w:rsidR="001E4021">
        <w:t>(2004)</w:t>
      </w:r>
      <w:bookmarkEnd w:id="114"/>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5" w:name="_CTVP001129122683d5a4475a020de94ef18e92a"/>
      <w:r w:rsidR="001C3D8C">
        <w:t>(vgl. Chen et al. 2012)</w:t>
      </w:r>
      <w:bookmarkEnd w:id="115"/>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6" w:name="_Toc462229566"/>
      <w:bookmarkStart w:id="117" w:name="_Toc462230386"/>
      <w:bookmarkStart w:id="118" w:name="_Toc462231015"/>
      <w:bookmarkStart w:id="119" w:name="_Toc476173517"/>
      <w:r w:rsidRPr="001B7443">
        <w:rPr>
          <w:rFonts w:ascii="Times New Roman" w:hAnsi="Times New Roman" w:cs="Times New Roman"/>
        </w:rPr>
        <w:t>Ambient Assisted Living</w:t>
      </w:r>
      <w:bookmarkEnd w:id="116"/>
      <w:bookmarkEnd w:id="117"/>
      <w:bookmarkEnd w:id="118"/>
      <w:bookmarkEnd w:id="119"/>
    </w:p>
    <w:p w14:paraId="46884580" w14:textId="2FC23051" w:rsidR="00814352" w:rsidRDefault="00814352" w:rsidP="00814352">
      <w:pPr>
        <w:spacing w:line="360" w:lineRule="auto"/>
        <w:jc w:val="both"/>
      </w:pPr>
    </w:p>
    <w:p w14:paraId="0E50DD4D" w14:textId="37E0BB95" w:rsidR="004C5C73" w:rsidRPr="00D51F7F" w:rsidRDefault="00814352" w:rsidP="00814352">
      <w:pPr>
        <w:spacing w:line="360" w:lineRule="auto"/>
        <w:jc w:val="both"/>
      </w:pPr>
      <w:r w:rsidRPr="00D51F7F">
        <w:t xml:space="preserve">Der demographische Wandel schreitet weiter voran und führt dazu, dass die deutsche Bevölkerung zunehmend älter wird (siehe </w:t>
      </w:r>
      <w:r w:rsidR="00D51F7F">
        <w:t>Kap.</w:t>
      </w:r>
      <w:r w:rsidR="00AE14F0" w:rsidRPr="00D51F7F">
        <w:t xml:space="preserve"> </w:t>
      </w:r>
      <w:r w:rsidRPr="00D51F7F">
        <w:t>2.2)</w:t>
      </w:r>
      <w:r w:rsidR="00BE6B10" w:rsidRPr="00D51F7F">
        <w:t xml:space="preserve">. Trotz der hohen </w:t>
      </w:r>
      <w:r w:rsidR="00723ABF" w:rsidRPr="00D51F7F">
        <w:t>Vulnerabilität</w:t>
      </w:r>
      <w:r w:rsidR="00BE6B10" w:rsidRPr="00D51F7F">
        <w:t xml:space="preserve"> und der alterskorrelierten Krankheiten (siehe </w:t>
      </w:r>
      <w:r w:rsidR="00D51F7F">
        <w:t>Kap.</w:t>
      </w:r>
      <w:r w:rsidR="00AE14F0" w:rsidRPr="00D51F7F">
        <w:t xml:space="preserve"> </w:t>
      </w:r>
      <w:r w:rsidR="00BE6B10" w:rsidRPr="00D51F7F">
        <w:t>2.3.1) ist der Bedarf dieser Kohorte, ein autonomes und selbs</w:t>
      </w:r>
      <w:r w:rsidR="004B4BBB" w:rsidRPr="00D51F7F">
        <w:t>t</w:t>
      </w:r>
      <w:r w:rsidR="00BE6B10" w:rsidRPr="00D51F7F">
        <w:t xml:space="preserve">bestimmtes Leben in den eigenen vier Wänden zu führen, weiterhin ungebrochen </w:t>
      </w:r>
      <w:r w:rsidRPr="00D51F7F">
        <w:t xml:space="preserve">(siehe </w:t>
      </w:r>
      <w:r w:rsidR="00D51F7F">
        <w:t>Kap.</w:t>
      </w:r>
      <w:r w:rsidRPr="00D51F7F">
        <w:t xml:space="preserve"> 2.3.2).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20" w:name="_CTVP0014804201c83e14665963d9a8787c03007"/>
      <w:r w:rsidR="00F15BB5" w:rsidRPr="00D51F7F">
        <w:t>(vgl. Doh 2012, S. 26)</w:t>
      </w:r>
      <w:bookmarkEnd w:id="120"/>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Ambient Ass</w:t>
      </w:r>
      <w:r w:rsidR="003B63CE" w:rsidRPr="00D51F7F">
        <w:t>istet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21" w:name="_CTVP001521f7af3599c4fb68b7138459ad7ef90"/>
      <w:r w:rsidR="00F15BB5" w:rsidRPr="00D51F7F">
        <w:t>(Doh 2012, S. 26)</w:t>
      </w:r>
      <w:bookmarkEnd w:id="121"/>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2" w:name="_Toc476173518"/>
      <w:r>
        <w:rPr>
          <w:rFonts w:ascii="Times New Roman" w:hAnsi="Times New Roman" w:cs="Times New Roman"/>
        </w:rPr>
        <w:lastRenderedPageBreak/>
        <w:t>Geschichte</w:t>
      </w:r>
      <w:bookmarkEnd w:id="122"/>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2448FA0E" w14:textId="7068F7F2" w:rsidR="00D20A95" w:rsidRDefault="00036A98" w:rsidP="00D4002E">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3" w:name="_CTVP0017c9a2da65a724fa0999d066cf3a2ffac"/>
      <w:r w:rsidR="00BE313C">
        <w:t>(vgl. Blackman et al. 2016, S. 57)</w:t>
      </w:r>
      <w:bookmarkEnd w:id="123"/>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4938DC3" w14:textId="77777777" w:rsidR="00BD193B" w:rsidRDefault="00BD193B" w:rsidP="00845104">
      <w:pPr>
        <w:spacing w:line="360" w:lineRule="auto"/>
        <w:jc w:val="both"/>
      </w:pP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4" w:name="_CTVP0011356cbc358d3458ba0907e9f53c15444"/>
      <w:r w:rsidR="00BE313C">
        <w:t>(vgl. Blackman et al. 2016, S. 58)</w:t>
      </w:r>
      <w:bookmarkEnd w:id="124"/>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5" w:name="_CTVP0013e793b0bcfdb4e3ab6b03f2e1a6056f3"/>
      <w:r w:rsidR="00D20A95">
        <w:t>(vgl. Blackman et al. 2016, S. 58)</w:t>
      </w:r>
      <w:bookmarkEnd w:id="125"/>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6" w:name="_CTVP0019a01509980fa4f9ca03bbc58fc253452"/>
      <w:r w:rsidR="00D20A95">
        <w:t>(vgl. Thyrolf 2013, S. 15)</w:t>
      </w:r>
      <w:bookmarkEnd w:id="126"/>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lastRenderedPageBreak/>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25165" cy="1991003"/>
                    </a:xfrm>
                    <a:prstGeom prst="rect">
                      <a:avLst/>
                    </a:prstGeom>
                  </pic:spPr>
                </pic:pic>
              </a:graphicData>
            </a:graphic>
          </wp:inline>
        </w:drawing>
      </w:r>
    </w:p>
    <w:p w14:paraId="25A8DB3A" w14:textId="4DB6A1DD" w:rsidR="0087650C" w:rsidRPr="004F7C3B" w:rsidRDefault="00565467" w:rsidP="00C15E26">
      <w:pPr>
        <w:pStyle w:val="Beschriftung"/>
        <w:jc w:val="center"/>
        <w:rPr>
          <w:b w:val="0"/>
        </w:rPr>
      </w:pPr>
      <w:bookmarkStart w:id="127" w:name="_Toc476173476"/>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A1366A">
        <w:rPr>
          <w:b w:val="0"/>
          <w:noProof/>
        </w:rPr>
        <w:t>5</w:t>
      </w:r>
      <w:r w:rsidR="00EC7782" w:rsidRPr="004F7C3B">
        <w:rPr>
          <w:b w:val="0"/>
          <w:noProof/>
        </w:rPr>
        <w:fldChar w:fldCharType="end"/>
      </w:r>
      <w:r w:rsidRPr="004F7C3B">
        <w:rPr>
          <w:b w:val="0"/>
        </w:rPr>
        <w:t>: Generationen von Ambient Assited Living</w:t>
      </w:r>
      <w:bookmarkEnd w:id="127"/>
    </w:p>
    <w:p w14:paraId="210814BE" w14:textId="17C43F3B" w:rsidR="00C15E26" w:rsidRDefault="00C15E26" w:rsidP="00C15E26">
      <w:pPr>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28" w:name="_CTVP0014c30935bfee74d5caf9634d3840d565c"/>
      <w:r w:rsidR="00EE2ABD" w:rsidRPr="004F7C3B">
        <w:t xml:space="preserve">(Quelle: </w:t>
      </w:r>
      <w:r w:rsidRPr="004F7C3B">
        <w:t>Blackman et al. 2016, S. 57)</w:t>
      </w:r>
      <w:bookmarkEnd w:id="128"/>
      <w:r w:rsidRPr="004F7C3B">
        <w:fldChar w:fldCharType="end"/>
      </w:r>
    </w:p>
    <w:p w14:paraId="5EBA7B65" w14:textId="1AF1CE9A" w:rsidR="004F7C3B" w:rsidRDefault="004F7C3B" w:rsidP="00C15E26">
      <w:pPr>
        <w:jc w:val="center"/>
      </w:pPr>
    </w:p>
    <w:p w14:paraId="498FB77F" w14:textId="2FAD5C52" w:rsidR="004F7C3B" w:rsidRDefault="004F7C3B" w:rsidP="00C15E26">
      <w:pPr>
        <w:jc w:val="center"/>
      </w:pPr>
    </w:p>
    <w:p w14:paraId="28BB8A76" w14:textId="77777777" w:rsidR="004F7C3B" w:rsidRPr="004F7C3B" w:rsidRDefault="004F7C3B" w:rsidP="00C15E26">
      <w:pPr>
        <w:jc w:val="center"/>
      </w:pP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9" w:name="_Toc476173519"/>
      <w:r>
        <w:rPr>
          <w:rFonts w:ascii="Times New Roman" w:hAnsi="Times New Roman" w:cs="Times New Roman"/>
        </w:rPr>
        <w:t>State of the Art</w:t>
      </w:r>
      <w:bookmarkEnd w:id="129"/>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30" w:name="_CTVP0018dd089480696472887f91c0d9718b726"/>
      <w:r w:rsidR="00004E6B">
        <w:t>(vgl. Blackman et al. 2016)</w:t>
      </w:r>
      <w:bookmarkEnd w:id="130"/>
      <w:r w:rsidR="00004E6B">
        <w:fldChar w:fldCharType="end"/>
      </w:r>
      <w:r w:rsidR="00004E6B">
        <w:t xml:space="preserve"> Neben Anwendungen wurden auch neue Technologien 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31" w:name="_CTVP001111dfc242b024f9eace8408a76d18a8d"/>
      <w:r w:rsidR="00004E6B">
        <w:t>(ebd.)</w:t>
      </w:r>
      <w:bookmarkEnd w:id="131"/>
      <w:r w:rsidR="00004E6B">
        <w:fldChar w:fldCharType="end"/>
      </w:r>
      <w:r w:rsidR="00004E6B">
        <w:t xml:space="preserve"> Eine genaue Übersicht über die Technologien kann aus der Abbildung 15 im Anhang 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32" w:name="_CTVP0015ef7816de84e4dc2a7d6bff8e9ea3df3"/>
      <w:r w:rsidRPr="0067682E">
        <w:rPr>
          <w:szCs w:val="24"/>
        </w:rPr>
        <w:t>(vgl. Thyrolf 2013, S. 14)</w:t>
      </w:r>
      <w:bookmarkEnd w:id="132"/>
      <w:r w:rsidRPr="0067682E">
        <w:rPr>
          <w:szCs w:val="24"/>
        </w:rPr>
        <w:fldChar w:fldCharType="end"/>
      </w:r>
      <w:r w:rsidRPr="0067682E">
        <w:rPr>
          <w:szCs w:val="24"/>
        </w:rPr>
        <w:t xml:space="preserve">  </w:t>
      </w:r>
    </w:p>
    <w:p w14:paraId="1438E76B" w14:textId="7236264E" w:rsidR="004F7C3B"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3" w:name="_CTVP0014679428d6db443c99d12ef35d36beee3"/>
      <w:r w:rsidR="009D029A">
        <w:rPr>
          <w:szCs w:val="24"/>
        </w:rPr>
        <w:t>(vgl Borrmann 2012, S. 1)</w:t>
      </w:r>
      <w:bookmarkEnd w:id="133"/>
      <w:r w:rsidR="009D029A">
        <w:rPr>
          <w:szCs w:val="24"/>
        </w:rPr>
        <w:fldChar w:fldCharType="end"/>
      </w:r>
      <w:r>
        <w:rPr>
          <w:szCs w:val="24"/>
        </w:rPr>
        <w:t xml:space="preserve"> </w:t>
      </w:r>
      <w:r w:rsidR="009D029A">
        <w:t xml:space="preserve">Dies wurde auch schon von der GFK im Jahr </w:t>
      </w:r>
      <w:r w:rsidR="009D029A">
        <w:lastRenderedPageBreak/>
        <w:t xml:space="preserve">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4" w:name="_CTVP001b7c95731523742f19457122fdff608a6"/>
      <w:r w:rsidR="00CB34C9">
        <w:t>(vgl. Strese 2010)</w:t>
      </w:r>
      <w:bookmarkEnd w:id="134"/>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22686A29" w14:textId="77777777" w:rsidR="009A358F" w:rsidRDefault="009A358F"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5" w:name="_Toc476173520"/>
      <w:r>
        <w:rPr>
          <w:rFonts w:ascii="Times New Roman" w:hAnsi="Times New Roman" w:cs="Times New Roman"/>
        </w:rPr>
        <w:t>Anwendungsbereiche</w:t>
      </w:r>
      <w:bookmarkEnd w:id="135"/>
    </w:p>
    <w:p w14:paraId="67CFB13E" w14:textId="383529D7" w:rsidR="00C00AD1" w:rsidRDefault="00C00AD1" w:rsidP="00C00AD1"/>
    <w:p w14:paraId="3EFAA90F" w14:textId="4845730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6" w:name="_CTVP001b5f0185d15a94ff2bcaf33f8ef516ecc"/>
      <w:r>
        <w:t>(2013)</w:t>
      </w:r>
      <w:bookmarkEnd w:id="136"/>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w:t>
      </w:r>
      <w:r w:rsidR="00B5650D">
        <w:t>Abb.</w:t>
      </w:r>
      <w:r w:rsidR="002460F3">
        <w:t xml:space="preserve">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6BC4B6E2" w:rsidR="00BD193B" w:rsidRPr="004F7C3B" w:rsidRDefault="007E3083" w:rsidP="007E3083">
      <w:pPr>
        <w:pStyle w:val="Beschriftung"/>
        <w:jc w:val="center"/>
        <w:rPr>
          <w:b w:val="0"/>
        </w:rPr>
      </w:pPr>
      <w:bookmarkStart w:id="137" w:name="_Toc476173477"/>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A1366A">
        <w:rPr>
          <w:b w:val="0"/>
          <w:noProof/>
        </w:rPr>
        <w:t>6</w:t>
      </w:r>
      <w:r w:rsidR="00EC7782" w:rsidRPr="004F7C3B">
        <w:rPr>
          <w:b w:val="0"/>
          <w:noProof/>
        </w:rPr>
        <w:fldChar w:fldCharType="end"/>
      </w:r>
      <w:r w:rsidRPr="004F7C3B">
        <w:rPr>
          <w:b w:val="0"/>
        </w:rPr>
        <w:t>: Anwendungsbereiche von AAL</w:t>
      </w:r>
      <w:bookmarkEnd w:id="137"/>
      <w:r w:rsidRPr="004F7C3B">
        <w:rPr>
          <w:b w:val="0"/>
        </w:rPr>
        <w:t xml:space="preserve"> </w:t>
      </w:r>
    </w:p>
    <w:p w14:paraId="4DBF101F" w14:textId="29307497" w:rsidR="007E3083" w:rsidRPr="004F7C3B" w:rsidRDefault="007E3083" w:rsidP="007E3083">
      <w:pPr>
        <w:pStyle w:val="Beschriftung"/>
        <w:jc w:val="center"/>
        <w:rPr>
          <w:b w:val="0"/>
        </w:rPr>
      </w:pPr>
      <w:r w:rsidRPr="004F7C3B">
        <w:rPr>
          <w:b w:val="0"/>
        </w:rPr>
        <w:fldChar w:fldCharType="begin"/>
      </w:r>
      <w:r w:rsidRPr="004F7C3B">
        <w:rPr>
          <w:b w:val="0"/>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4F7C3B">
        <w:rPr>
          <w:b w:val="0"/>
        </w:rPr>
        <w:fldChar w:fldCharType="separate"/>
      </w:r>
      <w:bookmarkStart w:id="138" w:name="_CTVP0013adedf3a0aba4843990a1eee02abf1ee"/>
      <w:r w:rsidRPr="004F7C3B">
        <w:rPr>
          <w:b w:val="0"/>
        </w:rPr>
        <w:t>(Quelle: Thyrolf 2013, S. 14)</w:t>
      </w:r>
      <w:bookmarkEnd w:id="138"/>
      <w:r w:rsidRPr="004F7C3B">
        <w:rPr>
          <w:b w:val="0"/>
        </w:rP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9" w:name="_CTVP001888b17a17e3f492583062738ac175b6d"/>
      <w:r w:rsidR="00B35A93">
        <w:t>(vgl. Thyrolf 2013, S. 14)</w:t>
      </w:r>
      <w:bookmarkEnd w:id="139"/>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40" w:name="_CTVP001b491ffd0f3cd4d34b51487ce0a861fd8"/>
      <w:r w:rsidR="00550CDE">
        <w:t>(vgl. Nadhem Kachroudi, S. 14)</w:t>
      </w:r>
      <w:bookmarkEnd w:id="140"/>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6156D161" w14:textId="5785B000" w:rsidR="0034552E"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41" w:name="_CTVP0013bf30533047b46509040ccc95debfa58"/>
      <w:r>
        <w:t xml:space="preserve">(vgl. </w:t>
      </w:r>
      <w:r w:rsidR="00623758">
        <w:t xml:space="preserve">Nadhem Kachroudi, S. 14; vgl. </w:t>
      </w:r>
      <w:r>
        <w:t>Thyrolf 2013, S. 14)</w:t>
      </w:r>
      <w:bookmarkEnd w:id="141"/>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3EBDE590" w14:textId="75C840A7" w:rsidR="009A358F" w:rsidRDefault="009A358F" w:rsidP="00634CAB">
      <w:pPr>
        <w:spacing w:line="360" w:lineRule="auto"/>
        <w:jc w:val="both"/>
      </w:pPr>
    </w:p>
    <w:p w14:paraId="1E653856" w14:textId="4282B978" w:rsidR="009A358F" w:rsidRDefault="009A358F" w:rsidP="00634CAB">
      <w:pPr>
        <w:spacing w:line="360" w:lineRule="auto"/>
        <w:jc w:val="both"/>
      </w:pPr>
    </w:p>
    <w:p w14:paraId="2C120650" w14:textId="77777777" w:rsidR="009A358F" w:rsidRPr="0087650C" w:rsidRDefault="009A358F" w:rsidP="00634CAB">
      <w:pPr>
        <w:spacing w:line="360" w:lineRule="auto"/>
        <w:jc w:val="both"/>
      </w:pPr>
    </w:p>
    <w:p w14:paraId="4F0D6922" w14:textId="46703C06" w:rsidR="0034552E" w:rsidRDefault="00AE2AE9" w:rsidP="0034552E">
      <w:pPr>
        <w:pStyle w:val="berschrift1"/>
        <w:numPr>
          <w:ilvl w:val="0"/>
          <w:numId w:val="2"/>
        </w:numPr>
        <w:spacing w:line="320" w:lineRule="exact"/>
        <w:rPr>
          <w:rFonts w:ascii="Arial" w:hAnsi="Arial" w:cs="Arial"/>
        </w:rPr>
      </w:pPr>
      <w:bookmarkStart w:id="142" w:name="_Toc476173521"/>
      <w:r>
        <w:rPr>
          <w:rFonts w:ascii="Arial" w:hAnsi="Arial" w:cs="Arial"/>
        </w:rPr>
        <w:lastRenderedPageBreak/>
        <w:t>Kategorien von Medikamentenverwaltungssystemen</w:t>
      </w:r>
      <w:bookmarkEnd w:id="142"/>
    </w:p>
    <w:p w14:paraId="27E132DE" w14:textId="77777777" w:rsidR="00AB3572" w:rsidRDefault="00AB3572" w:rsidP="00AB3572">
      <w:pPr>
        <w:spacing w:line="360" w:lineRule="auto"/>
        <w:jc w:val="both"/>
      </w:pPr>
    </w:p>
    <w:p w14:paraId="7438DF40" w14:textId="215D751B"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AB3572">
        <w:rPr>
          <w:i/>
        </w:rPr>
        <w:t>Medication Event Monitoring System (MEMS)</w:t>
      </w:r>
      <w:r>
        <w:t xml:space="preserve">. Unter MEMS versteht man kleine Medikamentendosen mit einer Verschlusskappe, die durch die Verwendung eines Microkontrollers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t>(vgl. van den Boogaard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t>(vgl. van den Boogaard et al. 2011, S. 632)</w:t>
      </w:r>
      <w:bookmarkEnd w:id="145"/>
      <w:r>
        <w:fldChar w:fldCharType="end"/>
      </w:r>
      <w:r>
        <w:t xml:space="preserve">. Mittlerweile sind einige smarte Medikamentenverwaltungssysteme in verschiedenen </w:t>
      </w:r>
      <w:r w:rsidRPr="00964BFD">
        <w:t xml:space="preserve">Varianten auf dem Markt gekommen, deren generelle Einteilung in Kategorien vorgenommen wird (siehe </w:t>
      </w:r>
      <w:r w:rsidR="00964BFD" w:rsidRPr="00964BFD">
        <w:t>Abschnitt</w:t>
      </w:r>
      <w:r w:rsidR="0047709F">
        <w:t xml:space="preserve"> 3.1</w:t>
      </w:r>
      <w:r w:rsidRPr="00964BFD">
        <w:t>).  Weiterhin erfolgt eine Bewertung der einzelnen Kategorien nach einem potenziellen Einsatz</w:t>
      </w:r>
      <w:r w:rsidR="00203C65" w:rsidRPr="00964BFD">
        <w:t xml:space="preserve"> (siehe </w:t>
      </w:r>
      <w:r w:rsidR="00964BFD" w:rsidRPr="00964BFD">
        <w:t>Abschnitt</w:t>
      </w:r>
      <w:r w:rsidR="00203C65" w:rsidRPr="00964BFD">
        <w:t xml:space="preserve"> 3.2)</w:t>
      </w:r>
      <w:r w:rsidRPr="00964BFD">
        <w:t>.</w:t>
      </w:r>
      <w:r>
        <w:t xml:space="preserve"> Diese Bewertung wurde durch Befragungen von Pflegedienstleiter und Pfleger von stationären Pflegeeinrichtungen erhoben. </w:t>
      </w:r>
    </w:p>
    <w:p w14:paraId="38411660" w14:textId="42FD5DF9" w:rsidR="00AB3572" w:rsidRDefault="00AB3572" w:rsidP="00AB3572"/>
    <w:p w14:paraId="6781099C" w14:textId="77777777"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46" w:name="_Toc476173522"/>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4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47" w:name="_Toc476173523"/>
      <w:r w:rsidRPr="00736855">
        <w:rPr>
          <w:rFonts w:ascii="Times New Roman" w:hAnsi="Times New Roman" w:cs="Times New Roman"/>
        </w:rPr>
        <w:t>Smarte Medikamentenspender</w:t>
      </w:r>
      <w:bookmarkEnd w:id="14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62DBCEEF" w14:textId="6E0993EF" w:rsidR="009A358F" w:rsidRDefault="009A358F" w:rsidP="00736855">
      <w:pPr>
        <w:spacing w:line="360" w:lineRule="auto"/>
        <w:jc w:val="both"/>
      </w:pPr>
    </w:p>
    <w:p w14:paraId="007D2F57" w14:textId="2D1E8652" w:rsidR="009A358F" w:rsidRDefault="009A358F" w:rsidP="00736855">
      <w:pPr>
        <w:spacing w:line="360" w:lineRule="auto"/>
        <w:jc w:val="both"/>
      </w:pPr>
    </w:p>
    <w:p w14:paraId="0713CA10" w14:textId="15088457" w:rsidR="009A358F" w:rsidRDefault="009A358F" w:rsidP="00736855">
      <w:pPr>
        <w:spacing w:line="360" w:lineRule="auto"/>
        <w:jc w:val="both"/>
      </w:pPr>
    </w:p>
    <w:p w14:paraId="02C9BB93" w14:textId="77777777" w:rsidR="009A358F" w:rsidRDefault="009A358F" w:rsidP="00736855">
      <w:pPr>
        <w:spacing w:line="360" w:lineRule="auto"/>
        <w:jc w:val="both"/>
      </w:pPr>
    </w:p>
    <w:p w14:paraId="21033B6B" w14:textId="77777777"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48" w:name="_Toc476173524"/>
      <w:r w:rsidRPr="00AE2AE9">
        <w:rPr>
          <w:rFonts w:ascii="Times New Roman" w:hAnsi="Times New Roman" w:cs="Times New Roman"/>
        </w:rPr>
        <w:lastRenderedPageBreak/>
        <w:t>Produkte auf dem Markt</w:t>
      </w:r>
      <w:bookmarkEnd w:id="14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der von HERO Health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Vgl. HERO Health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B8A9027" w:rsidR="0098038F" w:rsidRPr="004F7C3B" w:rsidRDefault="00AE2AE9" w:rsidP="00AE2AE9">
      <w:pPr>
        <w:pStyle w:val="Beschriftung"/>
        <w:jc w:val="center"/>
        <w:rPr>
          <w:b w:val="0"/>
        </w:rPr>
      </w:pPr>
      <w:bookmarkStart w:id="149" w:name="_Toc47617347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7</w:t>
      </w:r>
      <w:r w:rsidRPr="004F7C3B">
        <w:rPr>
          <w:b w:val="0"/>
          <w:noProof/>
        </w:rPr>
        <w:fldChar w:fldCharType="end"/>
      </w:r>
      <w:r w:rsidRPr="004F7C3B">
        <w:rPr>
          <w:b w:val="0"/>
        </w:rPr>
        <w:t>: Hero Medikamentenspender</w:t>
      </w:r>
      <w:bookmarkEnd w:id="149"/>
      <w:r w:rsidRPr="004F7C3B">
        <w:rPr>
          <w:b w:val="0"/>
        </w:rPr>
        <w:t xml:space="preserve"> </w:t>
      </w:r>
    </w:p>
    <w:p w14:paraId="48589080" w14:textId="016F0444" w:rsidR="00AE2AE9" w:rsidRPr="004F7C3B" w:rsidRDefault="00AE2AE9" w:rsidP="00AE2AE9">
      <w:pPr>
        <w:pStyle w:val="Beschriftung"/>
        <w:jc w:val="center"/>
        <w:rPr>
          <w:b w:val="0"/>
        </w:rPr>
      </w:pPr>
      <w:r w:rsidRPr="004F7C3B">
        <w:rPr>
          <w:b w:val="0"/>
        </w:rPr>
        <w:fldChar w:fldCharType="begin"/>
      </w:r>
      <w:r w:rsidRPr="004F7C3B">
        <w:rPr>
          <w:b w:val="0"/>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4F7C3B">
        <w:rPr>
          <w:b w:val="0"/>
        </w:rPr>
        <w:fldChar w:fldCharType="separate"/>
      </w:r>
      <w:r w:rsidRPr="004F7C3B">
        <w:rPr>
          <w:b w:val="0"/>
        </w:rPr>
        <w:t>(Quelle: HERO Health LLC 2016)</w:t>
      </w:r>
      <w:r w:rsidRPr="004F7C3B">
        <w:rPr>
          <w:b w:val="0"/>
        </w:rPr>
        <w:fldChar w:fldCharType="end"/>
      </w:r>
    </w:p>
    <w:p w14:paraId="376ED117" w14:textId="77777777" w:rsidR="00D75B6C" w:rsidRPr="00D75B6C" w:rsidRDefault="00D75B6C" w:rsidP="00D75B6C"/>
    <w:p w14:paraId="08AC63F5" w14:textId="77777777" w:rsidR="00AE2AE9" w:rsidRPr="00AE2AE9" w:rsidRDefault="00AE2AE9" w:rsidP="00AE2AE9">
      <w:pPr>
        <w:spacing w:line="360" w:lineRule="auto"/>
        <w:jc w:val="center"/>
      </w:pPr>
    </w:p>
    <w:p w14:paraId="42E9413C" w14:textId="451F51D3" w:rsidR="00AE2AE9" w:rsidRDefault="00AE2AE9" w:rsidP="00AE2AE9">
      <w:pPr>
        <w:spacing w:line="360" w:lineRule="auto"/>
        <w:jc w:val="both"/>
        <w:rPr>
          <w:b/>
        </w:rPr>
      </w:pPr>
      <w:r>
        <w:rPr>
          <w:b/>
        </w:rPr>
        <w:t>MyUBox</w:t>
      </w:r>
    </w:p>
    <w:p w14:paraId="09787CBB" w14:textId="38D4F791" w:rsidR="00AE2AE9" w:rsidRDefault="00AE2AE9" w:rsidP="00AE2AE9">
      <w:pPr>
        <w:spacing w:line="360" w:lineRule="auto"/>
        <w:jc w:val="both"/>
      </w:pPr>
      <w:r w:rsidRPr="00C72354">
        <w:t>Ubox wurde im Jahr 2007 von Goutam Reddy und Sara Cinnamon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vgl. Abiogenix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Abiogenix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76EC621" w:rsidR="0098038F" w:rsidRPr="004F7C3B" w:rsidRDefault="00AE2AE9" w:rsidP="00AE2AE9">
      <w:pPr>
        <w:pStyle w:val="Beschriftung"/>
        <w:jc w:val="center"/>
        <w:rPr>
          <w:b w:val="0"/>
        </w:rPr>
      </w:pPr>
      <w:bookmarkStart w:id="150" w:name="_Toc476173479"/>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8</w:t>
      </w:r>
      <w:r w:rsidRPr="004F7C3B">
        <w:rPr>
          <w:b w:val="0"/>
          <w:noProof/>
        </w:rPr>
        <w:fldChar w:fldCharType="end"/>
      </w:r>
      <w:r w:rsidRPr="004F7C3B">
        <w:rPr>
          <w:b w:val="0"/>
        </w:rPr>
        <w:t>: uBox Medikamentenspender</w:t>
      </w:r>
      <w:bookmarkEnd w:id="150"/>
    </w:p>
    <w:p w14:paraId="76B8473A" w14:textId="062D5F94" w:rsidR="004F7C3B" w:rsidRDefault="00AE2AE9" w:rsidP="009A358F">
      <w:pPr>
        <w:pStyle w:val="Beschriftung"/>
        <w:jc w:val="center"/>
        <w:rPr>
          <w:b w:val="0"/>
        </w:rPr>
      </w:pPr>
      <w:r w:rsidRPr="004F7C3B">
        <w:rPr>
          <w:b w:val="0"/>
        </w:rPr>
        <w:t xml:space="preserve"> </w:t>
      </w:r>
      <w:r w:rsidRPr="004F7C3B">
        <w:rPr>
          <w:b w:val="0"/>
        </w:rPr>
        <w:fldChar w:fldCharType="begin"/>
      </w:r>
      <w:r w:rsidRPr="004F7C3B">
        <w:rPr>
          <w:b w:val="0"/>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4F7C3B">
        <w:rPr>
          <w:b w:val="0"/>
        </w:rPr>
        <w:fldChar w:fldCharType="separate"/>
      </w:r>
      <w:r w:rsidRPr="004F7C3B">
        <w:rPr>
          <w:b w:val="0"/>
        </w:rPr>
        <w:t>(Quelle: Abiogenix 2016a)</w:t>
      </w:r>
      <w:r w:rsidRPr="004F7C3B">
        <w:rPr>
          <w:b w:val="0"/>
        </w:rPr>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Sp. z o.o.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Vgl. dr Poket Sp. z o.o.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1E1F60B0" w:rsidR="0098038F" w:rsidRPr="004F7C3B" w:rsidRDefault="00AE2AE9" w:rsidP="00AE2AE9">
      <w:pPr>
        <w:pStyle w:val="Beschriftung"/>
        <w:jc w:val="center"/>
        <w:rPr>
          <w:b w:val="0"/>
        </w:rPr>
      </w:pPr>
      <w:bookmarkStart w:id="151" w:name="_Toc476173480"/>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9</w:t>
      </w:r>
      <w:r w:rsidRPr="004F7C3B">
        <w:rPr>
          <w:b w:val="0"/>
          <w:noProof/>
        </w:rPr>
        <w:fldChar w:fldCharType="end"/>
      </w:r>
      <w:r w:rsidRPr="004F7C3B">
        <w:rPr>
          <w:b w:val="0"/>
        </w:rPr>
        <w:t>: Dr. Poket Medikamentenspender</w:t>
      </w:r>
      <w:bookmarkEnd w:id="151"/>
      <w:r w:rsidRPr="004F7C3B">
        <w:rPr>
          <w:b w:val="0"/>
        </w:rPr>
        <w:t xml:space="preserve"> </w:t>
      </w:r>
    </w:p>
    <w:p w14:paraId="2B5AB44E" w14:textId="4963C2C7" w:rsidR="00AE2AE9" w:rsidRDefault="00AE2AE9" w:rsidP="00AE2AE9">
      <w:pPr>
        <w:pStyle w:val="Beschriftung"/>
        <w:jc w:val="center"/>
        <w:rPr>
          <w:b w:val="0"/>
        </w:rPr>
      </w:pPr>
      <w:r w:rsidRPr="004F7C3B">
        <w:rPr>
          <w:b w:val="0"/>
        </w:rPr>
        <w:fldChar w:fldCharType="begin"/>
      </w:r>
      <w:r w:rsidRPr="004F7C3B">
        <w:rPr>
          <w:b w:val="0"/>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4F7C3B">
        <w:rPr>
          <w:b w:val="0"/>
        </w:rPr>
        <w:fldChar w:fldCharType="separate"/>
      </w:r>
      <w:r w:rsidRPr="004F7C3B">
        <w:rPr>
          <w:b w:val="0"/>
        </w:rPr>
        <w:t>(Quelle: dr Poket Sp. z o.o. o. J.)</w:t>
      </w:r>
      <w:r w:rsidRPr="004F7C3B">
        <w:rPr>
          <w:b w:val="0"/>
        </w:rPr>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6C9719D2" w:rsidR="00AE2AE9" w:rsidRDefault="00AE2AE9" w:rsidP="00AE2AE9">
      <w:pPr>
        <w:pStyle w:val="Beschriftung"/>
        <w:keepNext/>
      </w:pPr>
      <w:bookmarkStart w:id="152" w:name="_Toc469580525"/>
      <w:r>
        <w:lastRenderedPageBreak/>
        <w:t xml:space="preserve">Tabelle </w:t>
      </w:r>
      <w:r>
        <w:fldChar w:fldCharType="begin"/>
      </w:r>
      <w:r>
        <w:instrText xml:space="preserve"> SEQ Tabelle \* ARABIC </w:instrText>
      </w:r>
      <w:r>
        <w:fldChar w:fldCharType="separate"/>
      </w:r>
      <w:r w:rsidR="004C2FD5">
        <w:rPr>
          <w:noProof/>
        </w:rPr>
        <w:t>1</w:t>
      </w:r>
      <w:r>
        <w:rPr>
          <w:noProof/>
        </w:rPr>
        <w:fldChar w:fldCharType="end"/>
      </w:r>
      <w:r>
        <w:t>: Vergleich der smarten Medikamentenspender</w:t>
      </w:r>
      <w:bookmarkEnd w:id="15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r w:rsidRPr="00552602">
              <w:rPr>
                <w:b/>
                <w:color w:val="FFFFFF" w:themeColor="background1"/>
              </w:rPr>
              <w:t>MyUBox</w:t>
            </w:r>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2.4 Erinnerung durch zusätzliche Geräte (Handy, SmartWatch)</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r w:rsidRPr="00141A66">
              <w:t xml:space="preserve">PillBox has large buttons,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indicators </w:t>
            </w:r>
          </w:p>
          <w:p w14:paraId="20CBBCF5" w14:textId="77777777" w:rsidR="00AE2AE9" w:rsidRDefault="00AE2AE9" w:rsidP="003757F3">
            <w:pPr>
              <w:pStyle w:val="Listenabsatz"/>
              <w:numPr>
                <w:ilvl w:val="0"/>
                <w:numId w:val="17"/>
              </w:numPr>
              <w:spacing w:line="360" w:lineRule="auto"/>
              <w:jc w:val="both"/>
            </w:pPr>
            <w:r w:rsidRPr="00141A66">
              <w:t>tactile edges to guide you to the correct glass.</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53" w:name="_Toc476173525"/>
      <w:r w:rsidRPr="00736855">
        <w:rPr>
          <w:rFonts w:ascii="Times New Roman" w:hAnsi="Times New Roman" w:cs="Times New Roman"/>
        </w:rPr>
        <w:lastRenderedPageBreak/>
        <w:t>Smarte Medikamentendosen</w:t>
      </w:r>
      <w:bookmarkEnd w:id="15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54" w:name="_Toc476173526"/>
      <w:r w:rsidRPr="00810B8E">
        <w:rPr>
          <w:rFonts w:ascii="Times New Roman" w:hAnsi="Times New Roman" w:cs="Times New Roman"/>
        </w:rPr>
        <w:t>Produkte auf dem Markt</w:t>
      </w:r>
      <w:bookmarkEnd w:id="15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r w:rsidRPr="00810B8E">
        <w:rPr>
          <w:b/>
        </w:rPr>
        <w:t>SMRxT</w:t>
      </w:r>
    </w:p>
    <w:p w14:paraId="0A1C8DA3" w14:textId="31AF2A95" w:rsidR="00810B8E" w:rsidRDefault="00810B8E" w:rsidP="00810B8E">
      <w:pPr>
        <w:spacing w:line="360" w:lineRule="auto"/>
        <w:jc w:val="both"/>
      </w:pPr>
      <w:r w:rsidRPr="00880015">
        <w:t xml:space="preserve">Das in New York ansässige Unternehmen SMRXT INC entwickelte die Smarte Medikamentendose SMRxT.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55" w:name="_CTVP001c57789de2ba34d85b0a9ad8c2f5586fe"/>
      <w:r>
        <w:t>(Vgl. SMRXT INC 2015)</w:t>
      </w:r>
      <w:bookmarkEnd w:id="15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777CFA16" w:rsidR="00D53656" w:rsidRPr="004F7C3B" w:rsidRDefault="00810B8E" w:rsidP="00810B8E">
      <w:pPr>
        <w:pStyle w:val="Beschriftung"/>
        <w:jc w:val="center"/>
        <w:rPr>
          <w:b w:val="0"/>
        </w:rPr>
      </w:pPr>
      <w:bookmarkStart w:id="156" w:name="_Toc47617348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0</w:t>
      </w:r>
      <w:r w:rsidRPr="004F7C3B">
        <w:rPr>
          <w:b w:val="0"/>
          <w:noProof/>
        </w:rPr>
        <w:fldChar w:fldCharType="end"/>
      </w:r>
      <w:r w:rsidRPr="004F7C3B">
        <w:rPr>
          <w:b w:val="0"/>
        </w:rPr>
        <w:t>: SMRxT Medikamentendose</w:t>
      </w:r>
      <w:bookmarkEnd w:id="156"/>
      <w:r w:rsidRPr="004F7C3B">
        <w:rPr>
          <w:b w:val="0"/>
        </w:rPr>
        <w:t xml:space="preserve"> </w:t>
      </w:r>
    </w:p>
    <w:p w14:paraId="021B76E9" w14:textId="100B2559" w:rsidR="00810B8E" w:rsidRPr="004F7C3B" w:rsidRDefault="00810B8E" w:rsidP="00810B8E">
      <w:pPr>
        <w:pStyle w:val="Beschriftung"/>
        <w:jc w:val="center"/>
        <w:rPr>
          <w:b w:val="0"/>
        </w:rPr>
      </w:pPr>
      <w:r w:rsidRPr="004F7C3B">
        <w:rPr>
          <w:b w:val="0"/>
        </w:rPr>
        <w:fldChar w:fldCharType="begin"/>
      </w:r>
      <w:r w:rsidRPr="004F7C3B">
        <w:rPr>
          <w:b w:val="0"/>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4F7C3B">
        <w:rPr>
          <w:b w:val="0"/>
        </w:rPr>
        <w:fldChar w:fldCharType="separate"/>
      </w:r>
      <w:bookmarkStart w:id="157" w:name="_CTVP0013e689bc4ce6244da9e63a776c4b9218f"/>
      <w:r w:rsidRPr="004F7C3B">
        <w:rPr>
          <w:b w:val="0"/>
        </w:rPr>
        <w:t>(Quelle: SMRXT INC 2015)</w:t>
      </w:r>
      <w:bookmarkEnd w:id="157"/>
      <w:r w:rsidRPr="004F7C3B">
        <w:rPr>
          <w:b w:val="0"/>
        </w:rPr>
        <w:fldChar w:fldCharType="end"/>
      </w:r>
    </w:p>
    <w:p w14:paraId="5640FF3B" w14:textId="77777777" w:rsidR="00810B8E" w:rsidRDefault="00810B8E" w:rsidP="00810B8E"/>
    <w:p w14:paraId="1C78F66D" w14:textId="61171A83" w:rsidR="00810B8E" w:rsidRDefault="00810B8E" w:rsidP="00810B8E">
      <w:pPr>
        <w:rPr>
          <w:b/>
        </w:rPr>
      </w:pPr>
      <w:r w:rsidRPr="00810B8E">
        <w:rPr>
          <w:b/>
        </w:rPr>
        <w:t>Adherence Pill Bottle</w:t>
      </w:r>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r w:rsidRPr="00CC0866">
        <w:t>Adherence Pill Bottle wurde von dem in New York ansässigem Unternehmen AdhereTech entwickelt. Die Benachrichtigungen zur Einnahme von Medikamenten erfolgt durch ein Aufleuchten der an der Dose angebrachten LEDs und bei Bedarf durch einen auto</w:t>
      </w:r>
      <w:r>
        <w:t>matischen Anruf oder durch das V</w:t>
      </w:r>
      <w:r w:rsidRPr="00CC0866">
        <w:t xml:space="preserve">ersenden von einer Textnachricht. Durch eingebaute Sensoren kann die Dose </w:t>
      </w:r>
      <w:r w:rsidRPr="00CC0866">
        <w:lastRenderedPageBreak/>
        <w:t>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58" w:name="_CTVP0013d376e4cb7b9486494e2bfae811e6bfb"/>
      <w:r>
        <w:t>(Vgl. AdhereTech Inc. 2015)</w:t>
      </w:r>
      <w:bookmarkEnd w:id="15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38DB93EB" w:rsidR="00D53656" w:rsidRPr="004F7C3B" w:rsidRDefault="00810B8E" w:rsidP="00810B8E">
      <w:pPr>
        <w:pStyle w:val="Beschriftung"/>
        <w:jc w:val="center"/>
        <w:rPr>
          <w:b w:val="0"/>
        </w:rPr>
      </w:pPr>
      <w:bookmarkStart w:id="159" w:name="_Toc47617348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1</w:t>
      </w:r>
      <w:r w:rsidRPr="004F7C3B">
        <w:rPr>
          <w:b w:val="0"/>
          <w:noProof/>
        </w:rPr>
        <w:fldChar w:fldCharType="end"/>
      </w:r>
      <w:r w:rsidRPr="004F7C3B">
        <w:rPr>
          <w:b w:val="0"/>
        </w:rPr>
        <w:t>: Adherence Pill Bottle Medikamentendose</w:t>
      </w:r>
      <w:bookmarkEnd w:id="159"/>
      <w:r w:rsidRPr="004F7C3B">
        <w:rPr>
          <w:b w:val="0"/>
        </w:rPr>
        <w:t xml:space="preserve"> </w:t>
      </w:r>
    </w:p>
    <w:p w14:paraId="3F4337E4" w14:textId="402FEF5C" w:rsidR="00D75B6C" w:rsidRPr="004F7C3B" w:rsidRDefault="00810B8E" w:rsidP="00D53656">
      <w:pPr>
        <w:pStyle w:val="Beschriftung"/>
        <w:jc w:val="center"/>
        <w:rPr>
          <w:b w:val="0"/>
        </w:rPr>
      </w:pPr>
      <w:r w:rsidRPr="004F7C3B">
        <w:rPr>
          <w:b w:val="0"/>
        </w:rPr>
        <w:fldChar w:fldCharType="begin"/>
      </w:r>
      <w:r w:rsidRPr="004F7C3B">
        <w:rPr>
          <w:b w:val="0"/>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4F7C3B">
        <w:rPr>
          <w:b w:val="0"/>
        </w:rPr>
        <w:fldChar w:fldCharType="separate"/>
      </w:r>
      <w:bookmarkStart w:id="160" w:name="_CTVP0017364043a2d094d23953e47db6203ef43"/>
      <w:r w:rsidRPr="004F7C3B">
        <w:rPr>
          <w:b w:val="0"/>
        </w:rPr>
        <w:t>(Quelle: AdhereTech Inc. 2015)</w:t>
      </w:r>
      <w:bookmarkEnd w:id="160"/>
      <w:r w:rsidRPr="004F7C3B">
        <w:rPr>
          <w:b w:val="0"/>
        </w:rPr>
        <w:fldChar w:fldCharType="end"/>
      </w:r>
    </w:p>
    <w:p w14:paraId="695664E6" w14:textId="4516D880" w:rsidR="00D75B6C" w:rsidRDefault="00D75B6C" w:rsidP="00D75B6C"/>
    <w:p w14:paraId="187C7241" w14:textId="6C41B49F" w:rsidR="00D53656" w:rsidRDefault="00D53656" w:rsidP="00D75B6C"/>
    <w:p w14:paraId="45F5EE46" w14:textId="7251DFD4" w:rsidR="00D75B6C" w:rsidRDefault="00D75B6C" w:rsidP="00D75B6C"/>
    <w:p w14:paraId="05B0FB7A" w14:textId="50EFAD2F" w:rsidR="00810B8E" w:rsidRPr="00810B8E" w:rsidRDefault="00810B8E" w:rsidP="00810B8E">
      <w:pPr>
        <w:rPr>
          <w:b/>
        </w:rPr>
      </w:pPr>
      <w:r w:rsidRPr="00810B8E">
        <w:rPr>
          <w:b/>
        </w:rPr>
        <w:t>ROUND Refill</w:t>
      </w:r>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Refill ist eine smarte Medikamentendose, die von Circadian Design entwickelt wurde.  D</w:t>
      </w:r>
      <w:r>
        <w:t>ie smarte Medikamentendose ist Lichtre</w:t>
      </w:r>
      <w:r w:rsidRPr="00F717D9">
        <w:t xml:space="preserve">sistent </w:t>
      </w:r>
      <w:r>
        <w:t xml:space="preserve">und ist </w:t>
      </w:r>
      <w:r w:rsidRPr="0057247F">
        <w:t>recyclebar</w:t>
      </w:r>
      <w:r>
        <w:t>. Weiterhin beinhaltet die Dose eine eingebaute Batterie, ein Bluetooth BLE 4.0 Modul, welches eine Kommunikation mit Bluetooth Geräten gewährleistet und einem 3-Axis Accelerometer</w:t>
      </w:r>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61" w:name="_CTVP001a96688d5ab2c4cb0b0254dab12754961"/>
      <w:r>
        <w:t>(Vgl. Circadian Design 2016)</w:t>
      </w:r>
      <w:bookmarkEnd w:id="16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512A25D5" w:rsidR="00D53656" w:rsidRPr="004F7C3B" w:rsidRDefault="00810B8E" w:rsidP="00D75B6C">
      <w:pPr>
        <w:pStyle w:val="Beschriftung"/>
        <w:jc w:val="center"/>
        <w:rPr>
          <w:b w:val="0"/>
        </w:rPr>
      </w:pPr>
      <w:bookmarkStart w:id="162" w:name="_Toc47617348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2</w:t>
      </w:r>
      <w:r w:rsidRPr="004F7C3B">
        <w:rPr>
          <w:b w:val="0"/>
          <w:noProof/>
        </w:rPr>
        <w:fldChar w:fldCharType="end"/>
      </w:r>
      <w:r w:rsidRPr="004F7C3B">
        <w:rPr>
          <w:b w:val="0"/>
        </w:rPr>
        <w:t>: ROUND Refill Medikamentendose</w:t>
      </w:r>
      <w:bookmarkEnd w:id="162"/>
      <w:r w:rsidRPr="004F7C3B">
        <w:rPr>
          <w:b w:val="0"/>
        </w:rPr>
        <w:t xml:space="preserve"> </w:t>
      </w:r>
    </w:p>
    <w:p w14:paraId="6AAF9333" w14:textId="456C726A" w:rsidR="00810B8E" w:rsidRPr="004F7C3B" w:rsidRDefault="00810B8E" w:rsidP="00D53656">
      <w:pPr>
        <w:pStyle w:val="Beschriftung"/>
        <w:jc w:val="center"/>
        <w:rPr>
          <w:b w:val="0"/>
        </w:rPr>
      </w:pPr>
      <w:r w:rsidRPr="004F7C3B">
        <w:rPr>
          <w:b w:val="0"/>
        </w:rPr>
        <w:fldChar w:fldCharType="begin"/>
      </w:r>
      <w:r w:rsidRPr="004F7C3B">
        <w:rPr>
          <w:b w:val="0"/>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4F7C3B">
        <w:rPr>
          <w:b w:val="0"/>
        </w:rPr>
        <w:fldChar w:fldCharType="separate"/>
      </w:r>
      <w:bookmarkStart w:id="163" w:name="_CTVP0014e160fe82fe149a8926ea6b0f7a6fcc3"/>
      <w:r w:rsidRPr="004F7C3B">
        <w:rPr>
          <w:b w:val="0"/>
        </w:rPr>
        <w:t>(Quelle: Circadian Design 2016)</w:t>
      </w:r>
      <w:bookmarkEnd w:id="163"/>
      <w:r w:rsidRPr="004F7C3B">
        <w:rPr>
          <w:b w:val="0"/>
        </w:rPr>
        <w:fldChar w:fldCharType="end"/>
      </w:r>
    </w:p>
    <w:p w14:paraId="6CAEEA16" w14:textId="77777777" w:rsidR="00810B8E" w:rsidRPr="00206B97" w:rsidRDefault="00810B8E" w:rsidP="00810B8E"/>
    <w:p w14:paraId="0D5730AD" w14:textId="16043977" w:rsidR="00810B8E" w:rsidRDefault="00810B8E" w:rsidP="00810B8E">
      <w:pPr>
        <w:pStyle w:val="Beschriftung"/>
        <w:keepNext/>
      </w:pPr>
      <w:bookmarkStart w:id="164" w:name="_Toc469580526"/>
      <w:r>
        <w:lastRenderedPageBreak/>
        <w:t xml:space="preserve">Tabelle </w:t>
      </w:r>
      <w:r>
        <w:fldChar w:fldCharType="begin"/>
      </w:r>
      <w:r>
        <w:instrText xml:space="preserve"> SEQ Tabelle \* ARABIC </w:instrText>
      </w:r>
      <w:r>
        <w:fldChar w:fldCharType="separate"/>
      </w:r>
      <w:r w:rsidR="004C2FD5">
        <w:rPr>
          <w:noProof/>
        </w:rPr>
        <w:t>2</w:t>
      </w:r>
      <w:r>
        <w:rPr>
          <w:noProof/>
        </w:rPr>
        <w:fldChar w:fldCharType="end"/>
      </w:r>
      <w:r>
        <w:t>: Vergleich von smarten Medikamentendosen</w:t>
      </w:r>
      <w:bookmarkEnd w:id="16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r>
              <w:rPr>
                <w:b/>
                <w:color w:val="FFFFFF" w:themeColor="background1"/>
              </w:rPr>
              <w:t>SMRxT</w:t>
            </w:r>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65" w:name="_Toc462229579"/>
            <w:r w:rsidRPr="0012563D">
              <w:rPr>
                <w:b/>
                <w:color w:val="FFFFFF" w:themeColor="background1"/>
              </w:rPr>
              <w:t>Adherence Pill Bottle</w:t>
            </w:r>
            <w:bookmarkEnd w:id="165"/>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ROUND Refill</w:t>
            </w:r>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2.4 Erinnerung durch zusätzliche Geräte (Handy, SmartWatch)</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66" w:name="_Toc476173527"/>
      <w:r w:rsidRPr="002A52EF">
        <w:rPr>
          <w:rFonts w:ascii="Times New Roman" w:hAnsi="Times New Roman" w:cs="Times New Roman"/>
        </w:rPr>
        <w:t>Smarte Medikamentendosierer</w:t>
      </w:r>
      <w:bookmarkEnd w:id="166"/>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67" w:name="_Toc476173528"/>
      <w:r w:rsidRPr="00810B8E">
        <w:rPr>
          <w:rFonts w:ascii="Times New Roman" w:hAnsi="Times New Roman" w:cs="Times New Roman"/>
        </w:rPr>
        <w:t>Produkte auf dem Markt</w:t>
      </w:r>
      <w:bookmarkEnd w:id="167"/>
    </w:p>
    <w:p w14:paraId="1AAA51C6" w14:textId="19C3523F" w:rsidR="00810B8E" w:rsidRDefault="00810B8E" w:rsidP="00810B8E">
      <w:pPr>
        <w:rPr>
          <w:b/>
        </w:rPr>
      </w:pPr>
    </w:p>
    <w:p w14:paraId="75370D88" w14:textId="39B34574" w:rsidR="00810B8E" w:rsidRDefault="00810B8E" w:rsidP="00810B8E">
      <w:pPr>
        <w:rPr>
          <w:b/>
        </w:rPr>
      </w:pPr>
      <w:r>
        <w:rPr>
          <w:b/>
        </w:rPr>
        <w:t>Medminder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r w:rsidRPr="006D20E5">
        <w:t xml:space="preserve">Medminder Jon </w:t>
      </w:r>
      <w:r>
        <w:t xml:space="preserve">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w:t>
      </w:r>
      <w:r>
        <w:lastRenderedPageBreak/>
        <w:t xml:space="preserve">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68" w:name="_CTVP001d3c8bc364206485289a8780d52466f85"/>
      <w:r>
        <w:t>(Vgl. Medminder o. J.)</w:t>
      </w:r>
      <w:bookmarkEnd w:id="16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B020786" w:rsidR="00D53656" w:rsidRPr="004F7C3B" w:rsidRDefault="00810B8E" w:rsidP="00810B8E">
      <w:pPr>
        <w:pStyle w:val="Beschriftung"/>
        <w:jc w:val="center"/>
        <w:rPr>
          <w:b w:val="0"/>
        </w:rPr>
      </w:pPr>
      <w:bookmarkStart w:id="169" w:name="_Toc47617348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3</w:t>
      </w:r>
      <w:r w:rsidRPr="004F7C3B">
        <w:rPr>
          <w:b w:val="0"/>
          <w:noProof/>
        </w:rPr>
        <w:fldChar w:fldCharType="end"/>
      </w:r>
      <w:r w:rsidR="00D53656" w:rsidRPr="004F7C3B">
        <w:rPr>
          <w:b w:val="0"/>
        </w:rPr>
        <w:t>: Medminder Jon Medikamentenbox</w:t>
      </w:r>
      <w:bookmarkEnd w:id="169"/>
    </w:p>
    <w:p w14:paraId="0292D636" w14:textId="35DF3647" w:rsidR="00810B8E" w:rsidRPr="004F7C3B" w:rsidRDefault="00810B8E" w:rsidP="00810B8E">
      <w:pPr>
        <w:pStyle w:val="Beschriftung"/>
        <w:jc w:val="center"/>
        <w:rPr>
          <w:b w:val="0"/>
        </w:rPr>
      </w:pPr>
      <w:r w:rsidRPr="004F7C3B">
        <w:rPr>
          <w:b w:val="0"/>
        </w:rPr>
        <w:t xml:space="preserve"> </w:t>
      </w:r>
      <w:r w:rsidRPr="004F7C3B">
        <w:rPr>
          <w:b w:val="0"/>
        </w:rPr>
        <w:fldChar w:fldCharType="begin"/>
      </w:r>
      <w:r w:rsidRPr="004F7C3B">
        <w:rPr>
          <w:b w:val="0"/>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4F7C3B">
        <w:rPr>
          <w:b w:val="0"/>
        </w:rPr>
        <w:fldChar w:fldCharType="separate"/>
      </w:r>
      <w:bookmarkStart w:id="170" w:name="_CTVP001a38d11bed2e64430bc41a65168124528"/>
      <w:r w:rsidRPr="004F7C3B">
        <w:rPr>
          <w:b w:val="0"/>
        </w:rPr>
        <w:t>(Quelle: Medminder o. J.)</w:t>
      </w:r>
      <w:bookmarkEnd w:id="170"/>
      <w:r w:rsidRPr="004F7C3B">
        <w:rPr>
          <w:b w:val="0"/>
        </w:rPr>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r w:rsidRPr="00810B8E">
        <w:rPr>
          <w:b/>
        </w:rPr>
        <w:t>MedSignals Pill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ngsanruf durch den eingebauten Cellular-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71" w:name="_CTVP001b4419372de8f42d08d86efa9508e1d12"/>
      <w:r>
        <w:t>(Vgl. MedSignals / VitalSignals LLC 2014)</w:t>
      </w:r>
      <w:bookmarkEnd w:id="17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lastRenderedPageBreak/>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67908CEE" w:rsidR="00810B8E" w:rsidRPr="004F7C3B" w:rsidRDefault="00810B8E" w:rsidP="00810B8E">
      <w:pPr>
        <w:pStyle w:val="Beschriftung"/>
        <w:jc w:val="center"/>
        <w:rPr>
          <w:b w:val="0"/>
        </w:rPr>
      </w:pPr>
      <w:bookmarkStart w:id="172" w:name="_Toc47617348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4</w:t>
      </w:r>
      <w:r w:rsidRPr="004F7C3B">
        <w:rPr>
          <w:b w:val="0"/>
          <w:noProof/>
        </w:rPr>
        <w:fldChar w:fldCharType="end"/>
      </w:r>
      <w:r w:rsidRPr="004F7C3B">
        <w:rPr>
          <w:b w:val="0"/>
        </w:rPr>
        <w:t>: MedSignals Pill Case/Monitor Medikamentenbox</w:t>
      </w:r>
      <w:bookmarkEnd w:id="172"/>
      <w:r w:rsidRPr="004F7C3B">
        <w:rPr>
          <w:b w:val="0"/>
        </w:rPr>
        <w:t xml:space="preserve"> </w:t>
      </w:r>
    </w:p>
    <w:p w14:paraId="2A6F58C2" w14:textId="41B2D344" w:rsidR="00D53656" w:rsidRPr="009A358F" w:rsidRDefault="00810B8E" w:rsidP="009A358F">
      <w:pPr>
        <w:pStyle w:val="Beschriftung"/>
        <w:jc w:val="center"/>
        <w:rPr>
          <w:b w:val="0"/>
        </w:rPr>
      </w:pPr>
      <w:r w:rsidRPr="004F7C3B">
        <w:rPr>
          <w:b w:val="0"/>
        </w:rPr>
        <w:fldChar w:fldCharType="begin"/>
      </w:r>
      <w:r w:rsidRPr="004F7C3B">
        <w:rPr>
          <w:b w:val="0"/>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4F7C3B">
        <w:rPr>
          <w:b w:val="0"/>
        </w:rPr>
        <w:fldChar w:fldCharType="separate"/>
      </w:r>
      <w:bookmarkStart w:id="173" w:name="_CTVP00139ed518715b64ddbaf553e9ed0652569"/>
      <w:r w:rsidRPr="004F7C3B">
        <w:rPr>
          <w:b w:val="0"/>
        </w:rPr>
        <w:t>(Quelle: MedSignals / VitalSignals LLC 2014)</w:t>
      </w:r>
      <w:bookmarkEnd w:id="173"/>
      <w:r w:rsidRPr="004F7C3B">
        <w:rPr>
          <w:b w:val="0"/>
        </w:rPr>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r w:rsidRPr="00810B8E">
        <w:rPr>
          <w:b/>
        </w:rPr>
        <w:t>Pillbox by Tricella</w:t>
      </w:r>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r w:rsidRPr="00510D5C">
        <w:rPr>
          <w:i/>
        </w:rPr>
        <w:t>Pillbox by Tricella</w:t>
      </w:r>
      <w:r w:rsidRPr="00510D5C">
        <w:t xml:space="preserve"> wurde</w:t>
      </w:r>
      <w:r>
        <w:t xml:space="preserve"> im Jahr 2014</w:t>
      </w:r>
      <w:r w:rsidRPr="00510D5C">
        <w:t xml:space="preserve"> von dem namensgebenden</w:t>
      </w:r>
      <w:r>
        <w:t xml:space="preserve"> Unternehmen Tricella auf den Markt gebracht. Die Medikamentenbox</w:t>
      </w:r>
      <w:r w:rsidRPr="00510D5C">
        <w:t xml:space="preserve"> kann </w:t>
      </w:r>
      <w:r>
        <w:t>in dem online Shop von Tricella</w:t>
      </w:r>
      <w:r w:rsidRPr="00510D5C">
        <w:t xml:space="preserve"> für 74.99 $ erworben werden. </w:t>
      </w:r>
      <w:r>
        <w:t xml:space="preserve">Die Medikamentenbox beinhaltet standartmäßig 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74" w:name="_CTVP00193da8b55ddc6439385dcf9d0dd9b4440"/>
      <w:r>
        <w:t>(Vgl. Tricella Inc. 2015)</w:t>
      </w:r>
      <w:bookmarkEnd w:id="17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20DD9CA1" w:rsidR="00D53656" w:rsidRPr="004F7C3B" w:rsidRDefault="00810B8E" w:rsidP="00D75B6C">
      <w:pPr>
        <w:pStyle w:val="Beschriftung"/>
        <w:jc w:val="center"/>
        <w:rPr>
          <w:b w:val="0"/>
        </w:rPr>
      </w:pPr>
      <w:bookmarkStart w:id="175" w:name="_Toc47617348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5</w:t>
      </w:r>
      <w:r w:rsidRPr="004F7C3B">
        <w:rPr>
          <w:b w:val="0"/>
          <w:noProof/>
        </w:rPr>
        <w:fldChar w:fldCharType="end"/>
      </w:r>
      <w:r w:rsidRPr="004F7C3B">
        <w:rPr>
          <w:b w:val="0"/>
        </w:rPr>
        <w:t>: Pillbox by Tricella Medikamentenbox</w:t>
      </w:r>
      <w:bookmarkEnd w:id="175"/>
      <w:r w:rsidRPr="004F7C3B">
        <w:rPr>
          <w:b w:val="0"/>
        </w:rPr>
        <w:t xml:space="preserve"> </w:t>
      </w:r>
    </w:p>
    <w:p w14:paraId="729FD405" w14:textId="163853A4" w:rsidR="00810B8E" w:rsidRDefault="00810B8E" w:rsidP="00D75B6C">
      <w:pPr>
        <w:pStyle w:val="Beschriftung"/>
        <w:jc w:val="center"/>
        <w:rPr>
          <w:b w:val="0"/>
        </w:rPr>
      </w:pPr>
      <w:r w:rsidRPr="004F7C3B">
        <w:rPr>
          <w:b w:val="0"/>
        </w:rPr>
        <w:fldChar w:fldCharType="begin"/>
      </w:r>
      <w:r w:rsidRPr="004F7C3B">
        <w:rPr>
          <w:b w:val="0"/>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4F7C3B">
        <w:rPr>
          <w:b w:val="0"/>
        </w:rPr>
        <w:fldChar w:fldCharType="separate"/>
      </w:r>
      <w:bookmarkStart w:id="176" w:name="_CTVP0018c4792d7157d4384b38cbb5984843f92"/>
      <w:r w:rsidRPr="004F7C3B">
        <w:rPr>
          <w:b w:val="0"/>
        </w:rPr>
        <w:t>(Quelle: Tricella Inc. 2015)</w:t>
      </w:r>
      <w:bookmarkEnd w:id="176"/>
      <w:r w:rsidRPr="004F7C3B">
        <w:rPr>
          <w:b w:val="0"/>
        </w:rPr>
        <w:fldChar w:fldCharType="end"/>
      </w:r>
    </w:p>
    <w:p w14:paraId="09ED64EB" w14:textId="46B2DE1A" w:rsidR="009A358F" w:rsidRDefault="009A358F" w:rsidP="009A358F"/>
    <w:p w14:paraId="56FF77A4" w14:textId="5AD03D6C" w:rsidR="009A358F" w:rsidRDefault="009A358F" w:rsidP="009A358F"/>
    <w:p w14:paraId="01D13CA4" w14:textId="2BBA976B" w:rsidR="009A358F" w:rsidRDefault="009A358F" w:rsidP="009A358F"/>
    <w:p w14:paraId="304FA955" w14:textId="77777777" w:rsidR="009A358F" w:rsidRPr="009A358F" w:rsidRDefault="009A358F" w:rsidP="009A358F"/>
    <w:p w14:paraId="29347FA8" w14:textId="77777777" w:rsidR="00810B8E" w:rsidRPr="00DD0288" w:rsidRDefault="00810B8E" w:rsidP="00810B8E"/>
    <w:p w14:paraId="5E1210FE" w14:textId="2D3B003D" w:rsidR="00810B8E" w:rsidRDefault="00810B8E" w:rsidP="00810B8E">
      <w:pPr>
        <w:pStyle w:val="Beschriftung"/>
        <w:keepNext/>
      </w:pPr>
      <w:bookmarkStart w:id="177" w:name="_Toc469580527"/>
      <w:r>
        <w:lastRenderedPageBreak/>
        <w:t xml:space="preserve">Tabelle </w:t>
      </w:r>
      <w:r>
        <w:fldChar w:fldCharType="begin"/>
      </w:r>
      <w:r>
        <w:instrText xml:space="preserve"> SEQ Tabelle \* ARABIC </w:instrText>
      </w:r>
      <w:r>
        <w:fldChar w:fldCharType="separate"/>
      </w:r>
      <w:r w:rsidR="004C2FD5">
        <w:rPr>
          <w:noProof/>
        </w:rPr>
        <w:t>3</w:t>
      </w:r>
      <w:r>
        <w:rPr>
          <w:noProof/>
        </w:rPr>
        <w:fldChar w:fldCharType="end"/>
      </w:r>
      <w:r>
        <w:t>: Vergleich von smarten Medikamentenboxen</w:t>
      </w:r>
      <w:bookmarkEnd w:id="17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78" w:name="_Toc462229581"/>
            <w:r w:rsidRPr="00CE2BE1">
              <w:rPr>
                <w:b/>
                <w:color w:val="FFFFFF" w:themeColor="background1"/>
              </w:rPr>
              <w:t>MedSignals® Pill Case/Monitor</w:t>
            </w:r>
            <w:bookmarkEnd w:id="17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79" w:name="_Toc462229582"/>
            <w:r w:rsidRPr="00CE2BE1">
              <w:rPr>
                <w:b/>
                <w:color w:val="FFFFFF" w:themeColor="background1"/>
              </w:rPr>
              <w:t>Pill Box by Tricella</w:t>
            </w:r>
            <w:bookmarkEnd w:id="179"/>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80" w:name="_Toc462229583"/>
            <w:r w:rsidRPr="00CE2BE1">
              <w:rPr>
                <w:b/>
                <w:color w:val="FFFFFF" w:themeColor="background1"/>
              </w:rPr>
              <w:t>1. Produkt</w:t>
            </w:r>
            <w:bookmarkEnd w:id="18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2.4 Erinnerung durch zusätzliche Geräte (Handy, SmartWatch)</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Bietet Brailnumber</w:t>
            </w:r>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181" w:name="_Toc476173529"/>
      <w:r w:rsidRPr="00443851">
        <w:rPr>
          <w:rFonts w:ascii="Times New Roman" w:hAnsi="Times New Roman" w:cs="Times New Roman"/>
        </w:rPr>
        <w:t>Smarte Aufsätze</w:t>
      </w:r>
      <w:bookmarkEnd w:id="18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182" w:name="_Toc476173530"/>
      <w:r w:rsidRPr="0083042F">
        <w:rPr>
          <w:rFonts w:ascii="Times New Roman" w:hAnsi="Times New Roman" w:cs="Times New Roman"/>
        </w:rPr>
        <w:lastRenderedPageBreak/>
        <w:t>Produkte auf dem Markt</w:t>
      </w:r>
      <w:bookmarkEnd w:id="18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r w:rsidRPr="00CE325A">
        <w:rPr>
          <w:b/>
        </w:rPr>
        <w:t>iRemember</w:t>
      </w:r>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183" w:name="_CTVP001dc022ffeaa114ff5aa301c12e54c2d39"/>
      <w:r>
        <w:t>(Vgl. WEALTHTAXI o. J.)</w:t>
      </w:r>
      <w:bookmarkEnd w:id="18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2113" cy="1666585"/>
                    </a:xfrm>
                    <a:prstGeom prst="rect">
                      <a:avLst/>
                    </a:prstGeom>
                  </pic:spPr>
                </pic:pic>
              </a:graphicData>
            </a:graphic>
          </wp:inline>
        </w:drawing>
      </w:r>
    </w:p>
    <w:p w14:paraId="16C30471" w14:textId="5066F18B" w:rsidR="00D53656" w:rsidRPr="004F7C3B" w:rsidRDefault="0083042F" w:rsidP="0083042F">
      <w:pPr>
        <w:pStyle w:val="Beschriftung"/>
        <w:jc w:val="center"/>
        <w:rPr>
          <w:b w:val="0"/>
        </w:rPr>
      </w:pPr>
      <w:bookmarkStart w:id="184" w:name="_Toc476173487"/>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6</w:t>
      </w:r>
      <w:r w:rsidRPr="004F7C3B">
        <w:rPr>
          <w:b w:val="0"/>
          <w:noProof/>
        </w:rPr>
        <w:fldChar w:fldCharType="end"/>
      </w:r>
      <w:r w:rsidRPr="004F7C3B">
        <w:rPr>
          <w:b w:val="0"/>
        </w:rPr>
        <w:t>: iRemember Aufsatz</w:t>
      </w:r>
      <w:bookmarkEnd w:id="184"/>
      <w:r w:rsidRPr="004F7C3B">
        <w:rPr>
          <w:b w:val="0"/>
        </w:rPr>
        <w:t xml:space="preserve"> </w:t>
      </w:r>
    </w:p>
    <w:p w14:paraId="31404BC5" w14:textId="6780594D" w:rsidR="00CE325A" w:rsidRDefault="0083042F" w:rsidP="00D53656">
      <w:pPr>
        <w:pStyle w:val="Beschriftung"/>
        <w:jc w:val="center"/>
        <w:rPr>
          <w:b w:val="0"/>
        </w:rPr>
      </w:pPr>
      <w:r w:rsidRPr="004F7C3B">
        <w:rPr>
          <w:b w:val="0"/>
        </w:rPr>
        <w:fldChar w:fldCharType="begin"/>
      </w:r>
      <w:r w:rsidRPr="004F7C3B">
        <w:rPr>
          <w:b w:val="0"/>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4F7C3B">
        <w:rPr>
          <w:b w:val="0"/>
        </w:rPr>
        <w:fldChar w:fldCharType="separate"/>
      </w:r>
      <w:bookmarkStart w:id="185" w:name="_CTVP001b67bbd75d88c4edbaffb9e5c8a9d92e1"/>
      <w:r w:rsidRPr="004F7C3B">
        <w:rPr>
          <w:b w:val="0"/>
        </w:rPr>
        <w:t>(Quelle: WEALTHTAXI o. J.)</w:t>
      </w:r>
      <w:bookmarkEnd w:id="185"/>
      <w:r w:rsidRPr="004F7C3B">
        <w:rPr>
          <w:b w:val="0"/>
        </w:rPr>
        <w:fldChar w:fldCharType="end"/>
      </w:r>
    </w:p>
    <w:p w14:paraId="41EEC939" w14:textId="67787BCB" w:rsidR="009A358F" w:rsidRDefault="009A358F" w:rsidP="009A358F"/>
    <w:p w14:paraId="14320440" w14:textId="5DD1C281" w:rsidR="009A358F" w:rsidRDefault="009A358F" w:rsidP="009A358F"/>
    <w:p w14:paraId="531FC147" w14:textId="14E62B51" w:rsidR="009A358F" w:rsidRDefault="009A358F" w:rsidP="009A358F"/>
    <w:p w14:paraId="5D189080" w14:textId="607BF53A" w:rsidR="009A358F" w:rsidRDefault="009A358F" w:rsidP="009A358F"/>
    <w:p w14:paraId="0E7B97AD" w14:textId="1DD797E3" w:rsidR="009A358F" w:rsidRDefault="009A358F" w:rsidP="009A358F"/>
    <w:p w14:paraId="72EAA36C" w14:textId="4A5481D2" w:rsidR="009A358F" w:rsidRDefault="009A358F" w:rsidP="009A358F"/>
    <w:p w14:paraId="27053ECA" w14:textId="0B972615" w:rsidR="009A358F" w:rsidRDefault="009A358F" w:rsidP="009A358F"/>
    <w:p w14:paraId="409C9951" w14:textId="182C799B" w:rsidR="009A358F" w:rsidRDefault="009A358F" w:rsidP="009A358F"/>
    <w:p w14:paraId="7D41FD75" w14:textId="18BCE2EE" w:rsidR="009A358F" w:rsidRDefault="009A358F" w:rsidP="009A358F"/>
    <w:p w14:paraId="215A7FF5" w14:textId="1CAD289F" w:rsidR="009A358F" w:rsidRDefault="009A358F" w:rsidP="009A358F"/>
    <w:p w14:paraId="39FC2BF0" w14:textId="3B3D75BA" w:rsidR="009A358F" w:rsidRDefault="009A358F" w:rsidP="009A358F"/>
    <w:p w14:paraId="3FDA2A73" w14:textId="399DA4DB" w:rsidR="009A358F" w:rsidRDefault="009A358F" w:rsidP="009A358F"/>
    <w:p w14:paraId="6FCA489C" w14:textId="0A362FA5" w:rsidR="009A358F" w:rsidRDefault="009A358F" w:rsidP="009A358F"/>
    <w:p w14:paraId="5BCE898F" w14:textId="2B48590C" w:rsidR="009A358F" w:rsidRDefault="009A358F" w:rsidP="009A358F"/>
    <w:p w14:paraId="118CE65F" w14:textId="10E1F829" w:rsidR="009A358F" w:rsidRDefault="009A358F" w:rsidP="009A358F"/>
    <w:p w14:paraId="47F9E7FA" w14:textId="0AA6324A" w:rsidR="009A358F" w:rsidRDefault="009A358F" w:rsidP="009A358F"/>
    <w:p w14:paraId="24E3EED1" w14:textId="77777777" w:rsidR="009A358F" w:rsidRPr="009A358F" w:rsidRDefault="009A358F" w:rsidP="009A358F"/>
    <w:p w14:paraId="5882A55F" w14:textId="77777777" w:rsidR="0083042F" w:rsidRDefault="0083042F" w:rsidP="0083042F">
      <w:pPr>
        <w:rPr>
          <w:b/>
        </w:rPr>
      </w:pPr>
    </w:p>
    <w:p w14:paraId="5E9DC319" w14:textId="1FC4B5E4" w:rsidR="0083042F" w:rsidRDefault="0083042F" w:rsidP="0083042F">
      <w:pPr>
        <w:rPr>
          <w:b/>
        </w:rPr>
      </w:pPr>
      <w:r>
        <w:rPr>
          <w:b/>
        </w:rPr>
        <w:lastRenderedPageBreak/>
        <w:t>GlowCap</w:t>
      </w:r>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04945" cy="954890"/>
                    </a:xfrm>
                    <a:prstGeom prst="rect">
                      <a:avLst/>
                    </a:prstGeom>
                  </pic:spPr>
                </pic:pic>
              </a:graphicData>
            </a:graphic>
          </wp:inline>
        </w:drawing>
      </w:r>
    </w:p>
    <w:p w14:paraId="14F2AEB0" w14:textId="172D0419" w:rsidR="00D53656" w:rsidRPr="004F7C3B" w:rsidRDefault="0083042F" w:rsidP="0083042F">
      <w:pPr>
        <w:pStyle w:val="Beschriftung"/>
        <w:jc w:val="center"/>
        <w:rPr>
          <w:b w:val="0"/>
        </w:rPr>
      </w:pPr>
      <w:bookmarkStart w:id="186" w:name="_Toc47617348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A1366A">
        <w:rPr>
          <w:b w:val="0"/>
          <w:noProof/>
        </w:rPr>
        <w:t>17</w:t>
      </w:r>
      <w:r w:rsidRPr="004F7C3B">
        <w:rPr>
          <w:b w:val="0"/>
          <w:noProof/>
        </w:rPr>
        <w:fldChar w:fldCharType="end"/>
      </w:r>
      <w:r w:rsidRPr="004F7C3B">
        <w:rPr>
          <w:b w:val="0"/>
        </w:rPr>
        <w:t>: GlowCap Aufsatz</w:t>
      </w:r>
      <w:bookmarkEnd w:id="186"/>
      <w:r w:rsidRPr="004F7C3B">
        <w:rPr>
          <w:b w:val="0"/>
        </w:rPr>
        <w:t xml:space="preserve"> </w:t>
      </w:r>
    </w:p>
    <w:p w14:paraId="19FAFBCC" w14:textId="22D41137" w:rsidR="00D75B6C" w:rsidRPr="009A358F" w:rsidRDefault="0083042F" w:rsidP="009A358F">
      <w:pPr>
        <w:pStyle w:val="Beschriftung"/>
        <w:jc w:val="center"/>
        <w:rPr>
          <w:b w:val="0"/>
        </w:rPr>
      </w:pPr>
      <w:r w:rsidRPr="004F7C3B">
        <w:rPr>
          <w:b w:val="0"/>
        </w:rPr>
        <w:t>(Quelle: glowcaps.com 2016)</w:t>
      </w:r>
    </w:p>
    <w:p w14:paraId="43CA1B62" w14:textId="77777777" w:rsidR="0083042F" w:rsidRPr="00722B45" w:rsidRDefault="0083042F" w:rsidP="0083042F"/>
    <w:p w14:paraId="3B895C0A" w14:textId="7242A1D7" w:rsidR="0083042F" w:rsidRDefault="0083042F" w:rsidP="0083042F">
      <w:pPr>
        <w:pStyle w:val="Beschriftung"/>
        <w:keepNext/>
      </w:pPr>
      <w:bookmarkStart w:id="187" w:name="_Toc469580528"/>
      <w:r>
        <w:t xml:space="preserve">Tabelle </w:t>
      </w:r>
      <w:r>
        <w:fldChar w:fldCharType="begin"/>
      </w:r>
      <w:r>
        <w:instrText xml:space="preserve"> SEQ Tabelle \* ARABIC </w:instrText>
      </w:r>
      <w:r>
        <w:fldChar w:fldCharType="separate"/>
      </w:r>
      <w:r w:rsidR="004C2FD5">
        <w:rPr>
          <w:noProof/>
        </w:rPr>
        <w:t>4</w:t>
      </w:r>
      <w:r>
        <w:rPr>
          <w:noProof/>
        </w:rPr>
        <w:fldChar w:fldCharType="end"/>
      </w:r>
      <w:r>
        <w:t>: Vergleich der smarten Aufsätze</w:t>
      </w:r>
      <w:bookmarkEnd w:id="18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77777777" w:rsidR="0083042F" w:rsidRPr="0012563D" w:rsidRDefault="0083042F" w:rsidP="00B273E3">
            <w:pPr>
              <w:rPr>
                <w:b/>
                <w:color w:val="FFFFFF" w:themeColor="background1"/>
              </w:rPr>
            </w:pPr>
            <w:r w:rsidRPr="0012563D">
              <w:rPr>
                <w:b/>
                <w:color w:val="FFFFFF" w:themeColor="background1"/>
              </w:rPr>
              <w:t>iRemember</w:t>
            </w:r>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188" w:name="_Toc462229585"/>
            <w:r w:rsidRPr="0012563D">
              <w:rPr>
                <w:b/>
                <w:color w:val="FFFFFF" w:themeColor="background1"/>
              </w:rPr>
              <w:t>GlowCap</w:t>
            </w:r>
            <w:bookmarkEnd w:id="188"/>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2.4 Erinnerung durch zusätzliche Geräte (Handy, SmartWatch)</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6119BDA7" w:rsidR="0034552E" w:rsidRDefault="00736855" w:rsidP="0034552E">
      <w:pPr>
        <w:pStyle w:val="berschrift2"/>
        <w:numPr>
          <w:ilvl w:val="1"/>
          <w:numId w:val="2"/>
        </w:numPr>
        <w:rPr>
          <w:rFonts w:ascii="Times New Roman" w:hAnsi="Times New Roman" w:cs="Times New Roman"/>
        </w:rPr>
      </w:pPr>
      <w:bookmarkStart w:id="189" w:name="_Toc476173531"/>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18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F14F89" w14:textId="03F4E5DF" w:rsidR="00443851" w:rsidRPr="004F7C3B" w:rsidRDefault="00443851" w:rsidP="00443851">
      <w:pPr>
        <w:pStyle w:val="Beschriftung"/>
        <w:jc w:val="center"/>
        <w:rPr>
          <w:b w:val="0"/>
        </w:rPr>
      </w:pPr>
      <w:bookmarkStart w:id="190" w:name="_Toc476173489"/>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A1366A">
        <w:rPr>
          <w:b w:val="0"/>
          <w:noProof/>
        </w:rPr>
        <w:t>18</w:t>
      </w:r>
      <w:r w:rsidR="00EC7782" w:rsidRPr="004F7C3B">
        <w:rPr>
          <w:b w:val="0"/>
          <w:noProof/>
        </w:rPr>
        <w:fldChar w:fldCharType="end"/>
      </w:r>
      <w:r w:rsidRPr="004F7C3B">
        <w:rPr>
          <w:b w:val="0"/>
        </w:rPr>
        <w:t xml:space="preserve">: Rangliste der </w:t>
      </w:r>
      <w:r w:rsidR="00CF7111" w:rsidRPr="004F7C3B">
        <w:rPr>
          <w:b w:val="0"/>
        </w:rPr>
        <w:t>Arten</w:t>
      </w:r>
      <w:bookmarkEnd w:id="190"/>
    </w:p>
    <w:p w14:paraId="5FA34E06" w14:textId="52580596" w:rsidR="00D53656" w:rsidRPr="004F7C3B" w:rsidRDefault="00D53656" w:rsidP="00D53656">
      <w:r w:rsidRPr="004F7C3B">
        <w:t>(Quelle: Befragungen von Pflegern und Pflegedienstleiter von stationären Pflegeeinrichtungen)</w:t>
      </w:r>
    </w:p>
    <w:p w14:paraId="1EAED64B" w14:textId="0D3B8459" w:rsidR="0087650C" w:rsidRDefault="0087650C" w:rsidP="0087650C"/>
    <w:p w14:paraId="3F51090C" w14:textId="7A74446D" w:rsidR="00CE325A" w:rsidRDefault="00CE325A" w:rsidP="0087650C"/>
    <w:p w14:paraId="59720647" w14:textId="56ECC2CD" w:rsidR="00CE325A" w:rsidRDefault="00CE325A" w:rsidP="0087650C"/>
    <w:p w14:paraId="53FA25B6" w14:textId="77777777" w:rsidR="00CE325A" w:rsidRPr="0087650C" w:rsidRDefault="00CE325A" w:rsidP="0087650C"/>
    <w:p w14:paraId="4EAB25C3" w14:textId="405E087E" w:rsidR="0083042F" w:rsidRDefault="0083042F" w:rsidP="0029433C">
      <w:pPr>
        <w:rPr>
          <w:b/>
        </w:rPr>
      </w:pPr>
    </w:p>
    <w:p w14:paraId="72789DC4" w14:textId="77777777" w:rsidR="0083042F" w:rsidRDefault="0083042F" w:rsidP="0029433C">
      <w:pPr>
        <w:rPr>
          <w:b/>
        </w:rPr>
      </w:pPr>
    </w:p>
    <w:p w14:paraId="76F3F5FF" w14:textId="51233E95" w:rsidR="00194108" w:rsidRDefault="00857CE4" w:rsidP="00194108">
      <w:pPr>
        <w:pStyle w:val="berschrift1"/>
        <w:numPr>
          <w:ilvl w:val="0"/>
          <w:numId w:val="2"/>
        </w:numPr>
        <w:spacing w:line="320" w:lineRule="exact"/>
        <w:rPr>
          <w:rFonts w:ascii="Arial" w:hAnsi="Arial" w:cs="Arial"/>
        </w:rPr>
      </w:pPr>
      <w:bookmarkStart w:id="191" w:name="_Toc476173532"/>
      <w:r>
        <w:rPr>
          <w:rFonts w:ascii="Arial" w:hAnsi="Arial" w:cs="Arial"/>
        </w:rPr>
        <w:lastRenderedPageBreak/>
        <w:t>Konzeption und Entwicklung des smarten Medikamentenverwaltungssystems</w:t>
      </w:r>
      <w:bookmarkEnd w:id="191"/>
    </w:p>
    <w:p w14:paraId="7D65DDA8" w14:textId="0C0DFB11" w:rsidR="00857CE4" w:rsidRDefault="00857CE4" w:rsidP="00857CE4"/>
    <w:p w14:paraId="0F6584AF" w14:textId="687BC163" w:rsidR="00857CE4" w:rsidRPr="00857CE4" w:rsidRDefault="00857CE4" w:rsidP="00857CE4">
      <w:pPr>
        <w:pStyle w:val="berschrift2"/>
        <w:numPr>
          <w:ilvl w:val="1"/>
          <w:numId w:val="2"/>
        </w:numPr>
        <w:rPr>
          <w:rFonts w:ascii="Times New Roman" w:hAnsi="Times New Roman" w:cs="Times New Roman"/>
        </w:rPr>
      </w:pPr>
      <w:bookmarkStart w:id="192" w:name="_Toc476173533"/>
      <w:r w:rsidRPr="00857CE4">
        <w:rPr>
          <w:rFonts w:ascii="Times New Roman" w:hAnsi="Times New Roman" w:cs="Times New Roman"/>
        </w:rPr>
        <w:t>Anforderungsanalyse</w:t>
      </w:r>
      <w:bookmarkEnd w:id="192"/>
    </w:p>
    <w:p w14:paraId="3B379EC8" w14:textId="74916FD7" w:rsidR="00DA7CF6" w:rsidRDefault="00DA7CF6" w:rsidP="00DA7CF6"/>
    <w:p w14:paraId="0A7C83BE" w14:textId="3C87E902" w:rsidR="00DA7CF6" w:rsidRPr="00DA7CF6" w:rsidRDefault="00DA7CF6" w:rsidP="00E92A41">
      <w:pPr>
        <w:spacing w:line="360" w:lineRule="auto"/>
        <w:jc w:val="both"/>
      </w:pPr>
      <w:r>
        <w:t xml:space="preserve">Die </w:t>
      </w:r>
      <w:r w:rsidRPr="00964BFD">
        <w:t>Tabelle 5 beschreibt</w:t>
      </w:r>
      <w:r>
        <w:t xml:space="preserve"> alle Anforderungen, die im Rahmen der Befragungen </w:t>
      </w:r>
      <w:r w:rsidR="00E92A41">
        <w:t>mit den Pflegedienstleitern und Pflegern von stationären Pflegeeinrichtungen erhoben wurden.</w:t>
      </w:r>
      <w:r>
        <w:t xml:space="preserve"> </w:t>
      </w:r>
    </w:p>
    <w:p w14:paraId="04A819E4" w14:textId="679381AF" w:rsidR="001C0F68" w:rsidRDefault="001C0F68" w:rsidP="001C0F68"/>
    <w:p w14:paraId="2756F5CA" w14:textId="2BA86BD7" w:rsidR="00E92A41" w:rsidRDefault="00DA7CF6" w:rsidP="00E92A41">
      <w:pPr>
        <w:pStyle w:val="Beschriftung"/>
        <w:keepNext/>
      </w:pPr>
      <w:bookmarkStart w:id="193" w:name="_Toc469580529"/>
      <w:r>
        <w:t xml:space="preserve">Tabelle </w:t>
      </w:r>
      <w:r w:rsidR="00EC7782">
        <w:fldChar w:fldCharType="begin"/>
      </w:r>
      <w:r w:rsidR="00EC7782">
        <w:instrText xml:space="preserve"> SEQ Tabelle \* ARABIC </w:instrText>
      </w:r>
      <w:r w:rsidR="00EC7782">
        <w:fldChar w:fldCharType="separate"/>
      </w:r>
      <w:r w:rsidR="004C2FD5">
        <w:rPr>
          <w:noProof/>
        </w:rPr>
        <w:t>5</w:t>
      </w:r>
      <w:r w:rsidR="00EC7782">
        <w:rPr>
          <w:noProof/>
        </w:rPr>
        <w:fldChar w:fldCharType="end"/>
      </w:r>
      <w:r>
        <w:t>: Anforderungen der Pflegeverantwortlichen an ein smarte</w:t>
      </w:r>
      <w:r w:rsidR="00E92A41">
        <w:t>s Medikamentenverwaltungssystem</w:t>
      </w:r>
      <w:bookmarkEnd w:id="193"/>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Mobile Variante (z. B. dass man beim Medikamentendosierer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20E304A5" w14:textId="003C871D" w:rsidR="001C0F68" w:rsidRDefault="001C0F68" w:rsidP="001C0F68"/>
    <w:p w14:paraId="2D180DB9" w14:textId="67DDE776" w:rsidR="002F3F0C" w:rsidRDefault="002F3F0C" w:rsidP="001C0F68"/>
    <w:p w14:paraId="4705896F" w14:textId="3B5969F4" w:rsidR="002F3F0C" w:rsidRDefault="002F3F0C" w:rsidP="001C0F68"/>
    <w:p w14:paraId="704292A0" w14:textId="4DBA17F2" w:rsidR="002F3F0C" w:rsidRDefault="002F3F0C" w:rsidP="001C0F68"/>
    <w:p w14:paraId="773581BE" w14:textId="052757BD" w:rsidR="002F3F0C" w:rsidRDefault="002F3F0C" w:rsidP="001C0F68"/>
    <w:p w14:paraId="515DAC39" w14:textId="60FC4ACD" w:rsidR="002F3F0C" w:rsidRDefault="002F3F0C" w:rsidP="001C0F68"/>
    <w:p w14:paraId="49CE8C97" w14:textId="26C18B47" w:rsidR="002F3F0C" w:rsidRDefault="002F3F0C" w:rsidP="001C0F68"/>
    <w:p w14:paraId="6A08E567" w14:textId="3BC233E0" w:rsidR="002F3F0C" w:rsidRDefault="002F3F0C" w:rsidP="001C0F68"/>
    <w:p w14:paraId="244CF464" w14:textId="46730A14" w:rsidR="002F3F0C" w:rsidRDefault="002F3F0C" w:rsidP="001C0F68"/>
    <w:p w14:paraId="46568DFD" w14:textId="56BA9954" w:rsidR="002F3F0C" w:rsidRDefault="002F3F0C" w:rsidP="001C0F68"/>
    <w:p w14:paraId="4F990248" w14:textId="01BCE517" w:rsidR="002F3F0C" w:rsidRDefault="002F3F0C" w:rsidP="001C0F68"/>
    <w:p w14:paraId="46AD41A0" w14:textId="241CCC3F" w:rsidR="002F3F0C" w:rsidRDefault="002F3F0C" w:rsidP="001C0F68"/>
    <w:p w14:paraId="7FD4412F" w14:textId="57F460AC" w:rsidR="002F3F0C" w:rsidRDefault="002F3F0C" w:rsidP="001C0F68"/>
    <w:p w14:paraId="552D97A0" w14:textId="6BC93C0C" w:rsidR="002F3F0C" w:rsidRDefault="002F3F0C" w:rsidP="001C0F68"/>
    <w:p w14:paraId="22118216" w14:textId="60DBFE8B" w:rsidR="002F3F0C" w:rsidRDefault="002F3F0C" w:rsidP="001C0F68"/>
    <w:p w14:paraId="72C10D5C" w14:textId="51A5D56B" w:rsidR="002F3F0C" w:rsidRDefault="002F3F0C" w:rsidP="001C0F68"/>
    <w:p w14:paraId="61F93865" w14:textId="1F473921" w:rsidR="002F3F0C" w:rsidRDefault="002F3F0C" w:rsidP="001C0F68"/>
    <w:p w14:paraId="0A676961" w14:textId="3F302B23" w:rsidR="002F3F0C" w:rsidRDefault="002F3F0C" w:rsidP="001C0F68"/>
    <w:p w14:paraId="35F3B143" w14:textId="03887352" w:rsidR="002F3F0C" w:rsidRDefault="002F3F0C" w:rsidP="001C0F68"/>
    <w:p w14:paraId="0690AFC3" w14:textId="65945FF8" w:rsidR="002F3F0C" w:rsidRPr="001C0F68" w:rsidRDefault="002F3F0C" w:rsidP="001C0F68"/>
    <w:p w14:paraId="432DA9B7" w14:textId="6B0BAED7" w:rsidR="00420FBB" w:rsidRPr="00857CE4" w:rsidRDefault="00A63C7E" w:rsidP="00857CE4">
      <w:pPr>
        <w:pStyle w:val="berschrift2"/>
        <w:numPr>
          <w:ilvl w:val="1"/>
          <w:numId w:val="2"/>
        </w:numPr>
        <w:rPr>
          <w:rFonts w:ascii="Times New Roman" w:hAnsi="Times New Roman" w:cs="Times New Roman"/>
        </w:rPr>
      </w:pPr>
      <w:bookmarkStart w:id="194" w:name="_Toc476173534"/>
      <w:r w:rsidRPr="00857CE4">
        <w:rPr>
          <w:rFonts w:ascii="Times New Roman" w:hAnsi="Times New Roman" w:cs="Times New Roman"/>
        </w:rPr>
        <w:lastRenderedPageBreak/>
        <w:t xml:space="preserve">Konzeption und </w:t>
      </w:r>
      <w:r w:rsidR="008013FA">
        <w:rPr>
          <w:rFonts w:ascii="Times New Roman" w:hAnsi="Times New Roman" w:cs="Times New Roman"/>
        </w:rPr>
        <w:t>Auswahl</w:t>
      </w:r>
      <w:r w:rsidR="00067C56" w:rsidRPr="00857CE4">
        <w:rPr>
          <w:rFonts w:ascii="Times New Roman" w:hAnsi="Times New Roman" w:cs="Times New Roman"/>
        </w:rPr>
        <w:t xml:space="preserve"> eines Konzeptes</w:t>
      </w:r>
      <w:bookmarkEnd w:id="194"/>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52D62ACD" w:rsidR="00443851" w:rsidRPr="000E32BE" w:rsidRDefault="00443851" w:rsidP="00443851">
      <w:pPr>
        <w:spacing w:line="360" w:lineRule="auto"/>
        <w:jc w:val="both"/>
      </w:pPr>
      <w:r w:rsidRPr="000E32BE">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981F98">
        <w:t>Abschnitt</w:t>
      </w:r>
      <w:r w:rsidR="00952886" w:rsidRPr="000E32BE">
        <w:t xml:space="preserve"> 6.1</w:t>
      </w:r>
      <w:r w:rsidRPr="000E32BE">
        <w:t xml:space="preserve">.1 und </w:t>
      </w:r>
      <w:r w:rsidR="00952886" w:rsidRPr="000E32BE">
        <w:t>6</w:t>
      </w:r>
      <w:r w:rsidRPr="000E32BE">
        <w:t>.</w:t>
      </w:r>
      <w:r w:rsidR="00952886" w:rsidRPr="000E32BE">
        <w:t>1</w:t>
      </w:r>
      <w:r w:rsidRPr="000E32BE">
        <w:t xml:space="preserve">.2), dessen mögliche Funktionalitäten mit den herausgeleiteten Anforderungen aus den Befragungen verglichen wurden (siehe </w:t>
      </w:r>
      <w:r w:rsidR="00952886" w:rsidRPr="000E32BE">
        <w:t>Abschnitt 6.1</w:t>
      </w:r>
      <w:r w:rsidRPr="000E32BE">
        <w:t xml:space="preserve">.3).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195" w:name="_Toc476173535"/>
      <w:r w:rsidRPr="00857CE4">
        <w:rPr>
          <w:rFonts w:ascii="Times New Roman" w:hAnsi="Times New Roman" w:cs="Times New Roman"/>
        </w:rPr>
        <w:t>Konzept 1: Smarter Medikamentenspender</w:t>
      </w:r>
      <w:bookmarkEnd w:id="195"/>
    </w:p>
    <w:p w14:paraId="7F74102C" w14:textId="77777777" w:rsidR="00B6689E" w:rsidRPr="00B6689E" w:rsidRDefault="00B6689E" w:rsidP="002F3F0C">
      <w:pPr>
        <w:rPr>
          <w:b/>
        </w:rPr>
      </w:pPr>
    </w:p>
    <w:p w14:paraId="7D96CAC0" w14:textId="16169657"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0E32BE">
        <w:t>(siehe Abb</w:t>
      </w:r>
      <w:r w:rsidR="00AC727D">
        <w:t>. 17)</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138CFC0D" w14:textId="4DC5AC04" w:rsidR="006061BE" w:rsidRDefault="006061BE" w:rsidP="008C6A70">
      <w:pPr>
        <w:spacing w:line="360" w:lineRule="auto"/>
        <w:jc w:val="both"/>
      </w:pPr>
    </w:p>
    <w:p w14:paraId="0F320BF4" w14:textId="77777777" w:rsidR="00DE3047" w:rsidRDefault="006061BE" w:rsidP="00DE3047">
      <w:pPr>
        <w:keepNext/>
        <w:spacing w:line="360" w:lineRule="auto"/>
        <w:jc w:val="center"/>
      </w:pPr>
      <w:r>
        <w:rPr>
          <w:noProof/>
        </w:rPr>
        <w:drawing>
          <wp:inline distT="0" distB="0" distL="0" distR="0" wp14:anchorId="4BBD2004" wp14:editId="20ED0407">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253AE9AC" w14:textId="51C4095F" w:rsidR="00470DDE" w:rsidRPr="004F7C3B" w:rsidRDefault="00DE3047" w:rsidP="00470DDE">
      <w:pPr>
        <w:pStyle w:val="Beschriftung"/>
        <w:jc w:val="center"/>
        <w:rPr>
          <w:b w:val="0"/>
        </w:rPr>
      </w:pPr>
      <w:bookmarkStart w:id="196" w:name="_Toc476173490"/>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A1366A">
        <w:rPr>
          <w:b w:val="0"/>
          <w:noProof/>
        </w:rPr>
        <w:t>19</w:t>
      </w:r>
      <w:r w:rsidR="00EC7782" w:rsidRPr="004F7C3B">
        <w:rPr>
          <w:b w:val="0"/>
          <w:noProof/>
        </w:rPr>
        <w:fldChar w:fldCharType="end"/>
      </w:r>
      <w:r w:rsidRPr="004F7C3B">
        <w:rPr>
          <w:b w:val="0"/>
        </w:rPr>
        <w:t>: Smarter Medikamentenspender</w:t>
      </w:r>
      <w:bookmarkEnd w:id="196"/>
    </w:p>
    <w:p w14:paraId="7F017A18" w14:textId="74070983" w:rsidR="00F17D60" w:rsidRPr="004F7C3B" w:rsidRDefault="00F17D60" w:rsidP="00F17D60">
      <w:pPr>
        <w:jc w:val="center"/>
      </w:pPr>
      <w:r w:rsidRPr="004F7C3B">
        <w:t>(Quelle: Eigene Skizze)</w:t>
      </w:r>
    </w:p>
    <w:p w14:paraId="78B447AA" w14:textId="3B75BD12" w:rsidR="00802CCD" w:rsidRDefault="00802CCD" w:rsidP="00802CCD"/>
    <w:p w14:paraId="2EE32725" w14:textId="6B26996A" w:rsidR="00802CCD" w:rsidRDefault="00802CCD" w:rsidP="00802CCD"/>
    <w:p w14:paraId="42D8558B" w14:textId="77777777" w:rsidR="00802CCD" w:rsidRPr="00802CCD" w:rsidRDefault="00802CCD" w:rsidP="00802CCD"/>
    <w:p w14:paraId="56EFD9E8" w14:textId="77777777" w:rsidR="00470DDE" w:rsidRPr="00470DDE" w:rsidRDefault="00470DDE" w:rsidP="00470DDE"/>
    <w:p w14:paraId="5B768CA7" w14:textId="72EE5945" w:rsidR="00A76D6E" w:rsidRDefault="00470DDE" w:rsidP="00FB72BD">
      <w:pPr>
        <w:spacing w:line="360" w:lineRule="auto"/>
        <w:jc w:val="both"/>
      </w:pPr>
      <w:r>
        <w:lastRenderedPageBreak/>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estandteile können der Tabelle 6 entnommen werden.</w:t>
      </w:r>
    </w:p>
    <w:p w14:paraId="3CE3A2AE" w14:textId="77777777" w:rsidR="000E32BE" w:rsidRPr="00A76D6E" w:rsidRDefault="000E32BE" w:rsidP="00FB72BD">
      <w:pPr>
        <w:spacing w:line="360" w:lineRule="auto"/>
        <w:jc w:val="both"/>
      </w:pPr>
    </w:p>
    <w:p w14:paraId="6BF1D84C" w14:textId="565D3792" w:rsidR="00470DDE" w:rsidRDefault="00470DDE" w:rsidP="00470DDE">
      <w:pPr>
        <w:pStyle w:val="Beschriftung"/>
        <w:keepNext/>
      </w:pPr>
      <w:bookmarkStart w:id="197" w:name="_Toc469580530"/>
      <w:r>
        <w:t xml:space="preserve">Tabelle </w:t>
      </w:r>
      <w:r w:rsidR="00EC7782">
        <w:fldChar w:fldCharType="begin"/>
      </w:r>
      <w:r w:rsidR="00EC7782">
        <w:instrText xml:space="preserve"> SEQ Tabelle \* ARABIC </w:instrText>
      </w:r>
      <w:r w:rsidR="00EC7782">
        <w:fldChar w:fldCharType="separate"/>
      </w:r>
      <w:r w:rsidR="004C2FD5">
        <w:rPr>
          <w:noProof/>
        </w:rPr>
        <w:t>6</w:t>
      </w:r>
      <w:r w:rsidR="00EC7782">
        <w:rPr>
          <w:noProof/>
        </w:rPr>
        <w:fldChar w:fldCharType="end"/>
      </w:r>
      <w:r>
        <w:t>: Bestandteile des smarten Medikamentenspenders</w:t>
      </w:r>
      <w:bookmarkEnd w:id="197"/>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2D64588" w:rsidR="00FC5358"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62CB3CEC" w14:textId="470A7CC5" w:rsidR="002F3F0C" w:rsidRPr="00FA2D8B" w:rsidRDefault="002F3F0C" w:rsidP="00FA2D8B">
      <w:pPr>
        <w:pStyle w:val="berschrift2"/>
        <w:numPr>
          <w:ilvl w:val="2"/>
          <w:numId w:val="2"/>
        </w:numPr>
        <w:spacing w:line="320" w:lineRule="exact"/>
        <w:rPr>
          <w:rFonts w:ascii="Times New Roman" w:hAnsi="Times New Roman" w:cs="Times New Roman"/>
        </w:rPr>
      </w:pPr>
      <w:bookmarkStart w:id="198" w:name="_Toc476173536"/>
      <w:r w:rsidRPr="00FA2D8B">
        <w:rPr>
          <w:rFonts w:ascii="Times New Roman" w:hAnsi="Times New Roman" w:cs="Times New Roman"/>
        </w:rPr>
        <w:lastRenderedPageBreak/>
        <w:t>Konzept 2: Smarter Medikamentendosierer</w:t>
      </w:r>
      <w:bookmarkEnd w:id="198"/>
    </w:p>
    <w:p w14:paraId="29DB0D6C" w14:textId="5729C92F" w:rsidR="00193FE1" w:rsidRDefault="00193FE1" w:rsidP="002F3F0C">
      <w:pPr>
        <w:ind w:firstLine="432"/>
      </w:pPr>
    </w:p>
    <w:p w14:paraId="237C32DB" w14:textId="3BE1B382"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xml:space="preserve">, in die die Medikamente für die jeweiligen Wochentage manuell dosiert werden müssen (siehe Abl. 18).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728BDB41">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4AE2A05C" w14:textId="7E36546E" w:rsidR="002F3F0C" w:rsidRPr="004F7C3B" w:rsidRDefault="00AE30D9" w:rsidP="00AE30D9">
      <w:pPr>
        <w:pStyle w:val="Beschriftung"/>
        <w:jc w:val="center"/>
        <w:rPr>
          <w:b w:val="0"/>
        </w:rPr>
      </w:pPr>
      <w:bookmarkStart w:id="199" w:name="_Toc476173491"/>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A1366A">
        <w:rPr>
          <w:b w:val="0"/>
          <w:noProof/>
        </w:rPr>
        <w:t>20</w:t>
      </w:r>
      <w:r w:rsidR="00EC7782" w:rsidRPr="004F7C3B">
        <w:rPr>
          <w:b w:val="0"/>
          <w:noProof/>
        </w:rPr>
        <w:fldChar w:fldCharType="end"/>
      </w:r>
      <w:r w:rsidRPr="004F7C3B">
        <w:rPr>
          <w:b w:val="0"/>
        </w:rPr>
        <w:t>: Konzept 2: Smarter Medikamentendosierer</w:t>
      </w:r>
      <w:bookmarkEnd w:id="199"/>
    </w:p>
    <w:p w14:paraId="4A248C18" w14:textId="62926AB5" w:rsidR="00D20169" w:rsidRPr="004F7C3B" w:rsidRDefault="00D20169" w:rsidP="00D20169">
      <w:pPr>
        <w:jc w:val="center"/>
      </w:pPr>
      <w:r w:rsidRPr="004F7C3B">
        <w:t>(Quelle: Eigene Skizze)</w:t>
      </w:r>
    </w:p>
    <w:p w14:paraId="26149512" w14:textId="77777777" w:rsidR="004F7C3B" w:rsidRPr="00D20169" w:rsidRDefault="004F7C3B" w:rsidP="00D20169">
      <w:pPr>
        <w:jc w:val="center"/>
      </w:pPr>
    </w:p>
    <w:p w14:paraId="7AA7B393" w14:textId="3E2749D8" w:rsidR="002F3F0C" w:rsidRDefault="002F3F0C" w:rsidP="00AE30D9">
      <w:pPr>
        <w:rPr>
          <w:noProof/>
        </w:rPr>
      </w:pPr>
    </w:p>
    <w:p w14:paraId="0448B226" w14:textId="474E9E49" w:rsidR="00E53B04" w:rsidRDefault="00E53B04" w:rsidP="00E53B04">
      <w:pPr>
        <w:spacing w:line="360" w:lineRule="auto"/>
        <w:jc w:val="both"/>
      </w:pPr>
      <w:r>
        <w:rPr>
          <w:noProof/>
        </w:rPr>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Tabelle </w:t>
      </w:r>
      <w:r w:rsidR="00B12CBB">
        <w:t>7</w:t>
      </w:r>
      <w:r w:rsidR="000B3782">
        <w:t xml:space="preserve"> entnommen werden.</w:t>
      </w:r>
    </w:p>
    <w:p w14:paraId="73AAC24B" w14:textId="652CA494" w:rsidR="002F3F0C" w:rsidRDefault="002F3F0C" w:rsidP="002F3F0C">
      <w:pPr>
        <w:jc w:val="center"/>
        <w:rPr>
          <w:noProof/>
        </w:rPr>
      </w:pPr>
    </w:p>
    <w:p w14:paraId="7CB2B095" w14:textId="30701BD3" w:rsidR="003D63BC" w:rsidRDefault="003D63BC" w:rsidP="002F3F0C">
      <w:pPr>
        <w:jc w:val="center"/>
        <w:rPr>
          <w:noProof/>
        </w:rPr>
      </w:pPr>
    </w:p>
    <w:p w14:paraId="57E83150" w14:textId="74837FD3" w:rsidR="00D75B6C" w:rsidRDefault="00D75B6C" w:rsidP="002F3F0C">
      <w:pPr>
        <w:jc w:val="center"/>
        <w:rPr>
          <w:noProof/>
        </w:rPr>
      </w:pPr>
    </w:p>
    <w:p w14:paraId="73CBC73F" w14:textId="63E45C97" w:rsidR="00D75B6C" w:rsidRDefault="00D75B6C" w:rsidP="002F3F0C">
      <w:pPr>
        <w:jc w:val="center"/>
        <w:rPr>
          <w:noProof/>
        </w:rPr>
      </w:pPr>
    </w:p>
    <w:p w14:paraId="4AC0EC04" w14:textId="534CDC94" w:rsidR="00D75B6C" w:rsidRDefault="00D75B6C" w:rsidP="002F3F0C">
      <w:pPr>
        <w:jc w:val="center"/>
        <w:rPr>
          <w:noProof/>
        </w:rPr>
      </w:pPr>
    </w:p>
    <w:p w14:paraId="46B6F0D5" w14:textId="53CC9C84" w:rsidR="00D75B6C" w:rsidRDefault="00D75B6C" w:rsidP="002F3F0C">
      <w:pPr>
        <w:jc w:val="center"/>
        <w:rPr>
          <w:noProof/>
        </w:rPr>
      </w:pPr>
    </w:p>
    <w:p w14:paraId="6B9D6637" w14:textId="3FCDC6CF" w:rsidR="00D75B6C" w:rsidRDefault="00D75B6C" w:rsidP="002F3F0C">
      <w:pPr>
        <w:jc w:val="center"/>
        <w:rPr>
          <w:noProof/>
        </w:rPr>
      </w:pPr>
    </w:p>
    <w:p w14:paraId="5450DB59" w14:textId="5F42185D" w:rsidR="00D75B6C" w:rsidRDefault="00D75B6C" w:rsidP="002F3F0C">
      <w:pPr>
        <w:jc w:val="center"/>
        <w:rPr>
          <w:noProof/>
        </w:rPr>
      </w:pPr>
    </w:p>
    <w:p w14:paraId="05AD9077" w14:textId="5B1FD749" w:rsidR="00D75B6C" w:rsidRDefault="00D75B6C" w:rsidP="002F3F0C">
      <w:pPr>
        <w:jc w:val="center"/>
        <w:rPr>
          <w:noProof/>
        </w:rPr>
      </w:pPr>
    </w:p>
    <w:p w14:paraId="6F93043A" w14:textId="383932A0" w:rsidR="00D75B6C" w:rsidRDefault="00D75B6C" w:rsidP="002F3F0C">
      <w:pPr>
        <w:jc w:val="center"/>
        <w:rPr>
          <w:noProof/>
        </w:rPr>
      </w:pPr>
    </w:p>
    <w:p w14:paraId="0557F5BA" w14:textId="7EFC684B" w:rsidR="00D75B6C" w:rsidRDefault="00D75B6C" w:rsidP="002F3F0C">
      <w:pPr>
        <w:jc w:val="center"/>
        <w:rPr>
          <w:noProof/>
        </w:rPr>
      </w:pPr>
    </w:p>
    <w:p w14:paraId="343A0E84" w14:textId="7CAAE5EC" w:rsidR="00D75B6C" w:rsidRDefault="00D75B6C" w:rsidP="002F3F0C">
      <w:pPr>
        <w:jc w:val="center"/>
        <w:rPr>
          <w:noProof/>
        </w:rPr>
      </w:pPr>
    </w:p>
    <w:p w14:paraId="43437A08" w14:textId="77777777" w:rsidR="00D75B6C" w:rsidRDefault="00D75B6C" w:rsidP="002F3F0C">
      <w:pPr>
        <w:jc w:val="center"/>
        <w:rPr>
          <w:noProof/>
        </w:rPr>
      </w:pPr>
    </w:p>
    <w:p w14:paraId="07EDAE0B" w14:textId="77777777" w:rsidR="003D63BC" w:rsidRDefault="003D63BC" w:rsidP="002F3F0C">
      <w:pPr>
        <w:jc w:val="center"/>
        <w:rPr>
          <w:noProof/>
        </w:rPr>
      </w:pPr>
    </w:p>
    <w:p w14:paraId="2B6EC7C5" w14:textId="3F39F2EE" w:rsidR="000B3782" w:rsidRDefault="000B3782" w:rsidP="000B3782">
      <w:pPr>
        <w:pStyle w:val="Beschriftung"/>
        <w:keepNext/>
      </w:pPr>
      <w:bookmarkStart w:id="200" w:name="_Toc469580531"/>
      <w:r>
        <w:lastRenderedPageBreak/>
        <w:t xml:space="preserve">Tabelle </w:t>
      </w:r>
      <w:r w:rsidR="00EC7782">
        <w:fldChar w:fldCharType="begin"/>
      </w:r>
      <w:r w:rsidR="00EC7782">
        <w:instrText xml:space="preserve"> SEQ Tabelle \* ARABIC </w:instrText>
      </w:r>
      <w:r w:rsidR="00EC7782">
        <w:fldChar w:fldCharType="separate"/>
      </w:r>
      <w:r w:rsidR="004C2FD5">
        <w:rPr>
          <w:noProof/>
        </w:rPr>
        <w:t>7</w:t>
      </w:r>
      <w:r w:rsidR="00EC7782">
        <w:rPr>
          <w:noProof/>
        </w:rPr>
        <w:fldChar w:fldCharType="end"/>
      </w:r>
      <w:r>
        <w:t>: Konzept 2: Bestandteile des Smarten Medikamentendosierers</w:t>
      </w:r>
      <w:bookmarkEnd w:id="200"/>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r>
              <w:t>Medikamentendosieres</w:t>
            </w:r>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77777777" w:rsidR="002F3F0C" w:rsidRDefault="002F3F0C"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01" w:name="_Toc476173537"/>
      <w:r w:rsidRPr="00FA2D8B">
        <w:rPr>
          <w:rFonts w:ascii="Times New Roman" w:hAnsi="Times New Roman" w:cs="Times New Roman"/>
        </w:rPr>
        <w:t xml:space="preserve">Bewertung </w:t>
      </w:r>
      <w:r w:rsidR="009549F0">
        <w:rPr>
          <w:rFonts w:ascii="Times New Roman" w:hAnsi="Times New Roman" w:cs="Times New Roman"/>
        </w:rPr>
        <w:t>und Auswahl der Konzepte</w:t>
      </w:r>
      <w:bookmarkEnd w:id="201"/>
    </w:p>
    <w:p w14:paraId="4663836A" w14:textId="17DD04C6" w:rsidR="002510A9" w:rsidRDefault="002510A9" w:rsidP="002510A9"/>
    <w:p w14:paraId="150CEB3C" w14:textId="1C1CE9CB" w:rsid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ihren genannten Anforderungen statt (siehe </w:t>
      </w:r>
      <w:r w:rsidR="000E32BE" w:rsidRPr="000E32BE">
        <w:t>Tab.</w:t>
      </w:r>
      <w:r w:rsidRPr="000E32BE">
        <w:t xml:space="preserve"> 8).  </w:t>
      </w:r>
    </w:p>
    <w:p w14:paraId="1C41C712" w14:textId="77777777" w:rsidR="00FA2D8B" w:rsidRPr="002510A9" w:rsidRDefault="00FA2D8B" w:rsidP="00733C25">
      <w:pPr>
        <w:spacing w:line="360" w:lineRule="auto"/>
      </w:pPr>
    </w:p>
    <w:p w14:paraId="0FEC57A7" w14:textId="30A02C21" w:rsidR="002F3F0C" w:rsidRDefault="002F3F0C" w:rsidP="002F3F0C"/>
    <w:p w14:paraId="0B4CE6F9" w14:textId="35CD1745" w:rsidR="00733C25" w:rsidRDefault="00733C25" w:rsidP="00733C25">
      <w:pPr>
        <w:pStyle w:val="Beschriftung"/>
        <w:keepNext/>
      </w:pPr>
      <w:bookmarkStart w:id="202" w:name="_Toc469580532"/>
      <w:r>
        <w:lastRenderedPageBreak/>
        <w:t xml:space="preserve">Tabelle </w:t>
      </w:r>
      <w:r w:rsidR="00EC7782">
        <w:fldChar w:fldCharType="begin"/>
      </w:r>
      <w:r w:rsidR="00EC7782">
        <w:instrText xml:space="preserve"> SEQ Tabelle \* ARABIC </w:instrText>
      </w:r>
      <w:r w:rsidR="00EC7782">
        <w:fldChar w:fldCharType="separate"/>
      </w:r>
      <w:r w:rsidR="004C2FD5">
        <w:rPr>
          <w:noProof/>
        </w:rPr>
        <w:t>8</w:t>
      </w:r>
      <w:r w:rsidR="00EC7782">
        <w:rPr>
          <w:noProof/>
        </w:rPr>
        <w:fldChar w:fldCharType="end"/>
      </w:r>
      <w:r>
        <w:t xml:space="preserve">: Vergleich der Anforderungen mit den bewerteten Kategorien von </w:t>
      </w:r>
      <w:r w:rsidR="00087FDA">
        <w:t>den Interviewpartnern</w:t>
      </w:r>
      <w:bookmarkEnd w:id="202"/>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79C7CA22">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DA19C5"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59264;mso-position-horizontal-relative:margin;mso-position-vertical-relative:margin">
                  <v:imagedata r:id="rId36" o:title=""/>
                  <w10:wrap type="square" anchorx="margin" anchory="margin"/>
                </v:shape>
                <o:OLEObject Type="Embed" ProgID="PBrush" ShapeID="_x0000_s1026" DrawAspect="Content" ObjectID="_1549915648" r:id="rId37"/>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77777777" w:rsidR="009B6A18" w:rsidRDefault="009B6A18" w:rsidP="002F3F0C"/>
    <w:p w14:paraId="4E41B670" w14:textId="74D02D91" w:rsidR="002F3F0C" w:rsidRPr="002F3F0C" w:rsidRDefault="00E756AC" w:rsidP="002F3F0C">
      <w:r>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lastRenderedPageBreak/>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Dies erweist sich aber bei einem Medikamentendosierer mit 28 Boxen als sehr zu kostenspielig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51C1A0B" w14:textId="77777777" w:rsidR="002F3F0C" w:rsidRPr="00E756AC" w:rsidRDefault="002F3F0C" w:rsidP="00E756AC">
      <w:pPr>
        <w:pStyle w:val="Listenabsatz"/>
        <w:numPr>
          <w:ilvl w:val="0"/>
          <w:numId w:val="28"/>
        </w:numPr>
        <w:spacing w:after="160" w:line="360" w:lineRule="auto"/>
        <w:jc w:val="both"/>
        <w:rPr>
          <w:b/>
        </w:rPr>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02200F10" w14:textId="1A909FBD" w:rsidR="002F3F0C" w:rsidRDefault="002F3F0C" w:rsidP="002F3F0C">
      <w:pPr>
        <w:pStyle w:val="Listenabsatz"/>
        <w:rPr>
          <w:b/>
        </w:rPr>
      </w:pPr>
    </w:p>
    <w:p w14:paraId="394CD859" w14:textId="0B0D3EE2" w:rsidR="00C15E26" w:rsidRDefault="00C15E26" w:rsidP="002F3F0C">
      <w:pPr>
        <w:pStyle w:val="Listenabsatz"/>
        <w:rPr>
          <w:b/>
        </w:rPr>
      </w:pPr>
    </w:p>
    <w:p w14:paraId="16322B83" w14:textId="77777777" w:rsidR="00C15E26" w:rsidRPr="00DA3F7C" w:rsidRDefault="00C15E26" w:rsidP="002F3F0C">
      <w:pPr>
        <w:pStyle w:val="Listenabsatz"/>
        <w:rPr>
          <w:b/>
        </w:rPr>
      </w:pPr>
    </w:p>
    <w:p w14:paraId="22EE7DFB" w14:textId="77777777" w:rsidR="002F3F0C" w:rsidRPr="00E756AC" w:rsidRDefault="002F3F0C" w:rsidP="00E756AC">
      <w:pPr>
        <w:pStyle w:val="Listenabsatz"/>
        <w:numPr>
          <w:ilvl w:val="0"/>
          <w:numId w:val="28"/>
        </w:numPr>
        <w:spacing w:after="160" w:line="360" w:lineRule="auto"/>
        <w:jc w:val="both"/>
        <w:rPr>
          <w:b/>
        </w:rPr>
      </w:pPr>
      <w:r w:rsidRPr="00E756AC">
        <w:rPr>
          <w:b/>
        </w:rPr>
        <w:lastRenderedPageBreak/>
        <w:t xml:space="preserve">Bezugspersonen werden Benachrichtig,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3BE8B306" w14:textId="703753CD" w:rsidR="006D7A58" w:rsidRDefault="002F3F0C" w:rsidP="006D7A58">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Medikamentendosierer wiederum </w:t>
      </w:r>
      <w:r>
        <w:t>kann dies nur anhand von Gewichtssensoren erfolgen, die unter jeder Box angebracht werden müssen und genauer überwachen ob die Medikamente tatsächlich entnommen wurden.</w:t>
      </w:r>
    </w:p>
    <w:p w14:paraId="5EBDF513" w14:textId="77777777" w:rsidR="00B273E3" w:rsidRDefault="00B273E3" w:rsidP="00B273E3">
      <w:pPr>
        <w:pStyle w:val="Listenabsatz"/>
      </w:pPr>
    </w:p>
    <w:p w14:paraId="1596DFFA" w14:textId="77777777" w:rsidR="00B273E3" w:rsidRPr="00B273E3" w:rsidRDefault="00B273E3" w:rsidP="00B273E3">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E756AC">
        <w:rPr>
          <w:b/>
        </w:rPr>
        <w:t>Übersicht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332B705F" w14:textId="63052E06" w:rsidR="00DA19C5" w:rsidRDefault="00DA19C5" w:rsidP="00E05C88">
      <w:pPr>
        <w:spacing w:line="360" w:lineRule="auto"/>
        <w:jc w:val="both"/>
      </w:pPr>
    </w:p>
    <w:p w14:paraId="58C38F6B" w14:textId="3B3242B1" w:rsidR="00DA19C5" w:rsidRDefault="00DA19C5" w:rsidP="00E05C88">
      <w:pPr>
        <w:spacing w:line="360" w:lineRule="auto"/>
        <w:jc w:val="both"/>
      </w:pPr>
    </w:p>
    <w:p w14:paraId="12354E61" w14:textId="1A693DDC" w:rsidR="00DA19C5" w:rsidRDefault="00DA19C5" w:rsidP="00E05C88">
      <w:pPr>
        <w:spacing w:line="360" w:lineRule="auto"/>
        <w:jc w:val="both"/>
      </w:pPr>
    </w:p>
    <w:p w14:paraId="5276EC4D" w14:textId="686E4D8D" w:rsidR="00DA19C5" w:rsidRDefault="00DA19C5" w:rsidP="00E05C88">
      <w:pPr>
        <w:spacing w:line="360" w:lineRule="auto"/>
        <w:jc w:val="both"/>
        <w:rPr>
          <w:b/>
        </w:rPr>
      </w:pPr>
    </w:p>
    <w:p w14:paraId="6AA215ED" w14:textId="77777777" w:rsidR="009549F0" w:rsidRDefault="009549F0" w:rsidP="00E05C88">
      <w:pPr>
        <w:spacing w:line="360" w:lineRule="auto"/>
        <w:jc w:val="both"/>
        <w:rPr>
          <w:b/>
        </w:rPr>
      </w:pPr>
    </w:p>
    <w:p w14:paraId="66C3E258" w14:textId="46D0A7EC" w:rsidR="00DA19C5" w:rsidRDefault="00DA19C5" w:rsidP="00E05C88">
      <w:pPr>
        <w:spacing w:line="360" w:lineRule="auto"/>
        <w:jc w:val="both"/>
        <w:rPr>
          <w:b/>
        </w:rPr>
      </w:pPr>
    </w:p>
    <w:p w14:paraId="4DC6E1C0" w14:textId="77777777" w:rsidR="00DA19C5" w:rsidRPr="00E05C88" w:rsidRDefault="00DA19C5" w:rsidP="00E05C88">
      <w:pPr>
        <w:spacing w:line="360" w:lineRule="auto"/>
        <w:jc w:val="both"/>
        <w:rPr>
          <w:b/>
        </w:rPr>
      </w:pPr>
    </w:p>
    <w:p w14:paraId="12C3762F" w14:textId="46FEB65A" w:rsidR="002F3F0C" w:rsidRPr="00C14B6E" w:rsidRDefault="00E05C88" w:rsidP="00C14B6E">
      <w:pPr>
        <w:pStyle w:val="berschrift2"/>
        <w:numPr>
          <w:ilvl w:val="1"/>
          <w:numId w:val="2"/>
        </w:numPr>
        <w:rPr>
          <w:rFonts w:ascii="Times New Roman" w:hAnsi="Times New Roman" w:cs="Times New Roman"/>
        </w:rPr>
      </w:pPr>
      <w:bookmarkStart w:id="203" w:name="_Toc476173538"/>
      <w:r w:rsidRPr="00C14B6E">
        <w:rPr>
          <w:rFonts w:ascii="Times New Roman" w:hAnsi="Times New Roman" w:cs="Times New Roman"/>
        </w:rPr>
        <w:lastRenderedPageBreak/>
        <w:t>Entwicklung der Hard- und Software</w:t>
      </w:r>
      <w:bookmarkEnd w:id="203"/>
    </w:p>
    <w:p w14:paraId="34E73FAC" w14:textId="77777777" w:rsidR="00270952" w:rsidRDefault="00270952" w:rsidP="00270952">
      <w:pPr>
        <w:spacing w:line="360" w:lineRule="auto"/>
        <w:jc w:val="both"/>
      </w:pPr>
    </w:p>
    <w:p w14:paraId="06A6EFAB" w14:textId="0F59A8A8" w:rsidR="004D616E" w:rsidRPr="00DA19C5" w:rsidRDefault="00270952" w:rsidP="00270952">
      <w:pPr>
        <w:spacing w:line="360" w:lineRule="auto"/>
        <w:jc w:val="both"/>
      </w:pPr>
      <w:r>
        <w:t xml:space="preserve">Nach der Anforderungsanalysephase (siehe Kap. 4) und der Konzeptionsphase (siehe Kap. 5) wurde in der Entwicklungsphase, die in diesem Kapitel ausführlich beschrieben wird, </w:t>
      </w:r>
      <w:r w:rsidR="004D616E">
        <w:t xml:space="preserve">erläutert, wie </w:t>
      </w:r>
      <w:r>
        <w:t xml:space="preserve">das smarte Medikamentenverwaltungssystem </w:t>
      </w:r>
      <w:r w:rsidR="004B3059">
        <w:t xml:space="preserve">(siehe Abs. 6.1) </w:t>
      </w:r>
      <w:r>
        <w:t>und die dazugehörige Software</w:t>
      </w:r>
      <w:r w:rsidR="004B3059">
        <w:t xml:space="preserve"> </w:t>
      </w:r>
      <w:r>
        <w:t>entwickelt</w:t>
      </w:r>
      <w:r w:rsidR="004D616E">
        <w:t xml:space="preserve"> wurde (siehe Abs. 6.2)</w:t>
      </w:r>
      <w:r>
        <w:t>.</w:t>
      </w:r>
      <w:r w:rsidR="004D616E">
        <w:t xml:space="preserve"> Diesbezüglich wird genauer auf die verwendeten Bestandteile, die Funktionsweise und den Schaltplan der jeweiligen Komponenten eingegangen. Weiterhin </w:t>
      </w:r>
      <w:r w:rsidR="00C77882">
        <w:t>wird</w:t>
      </w:r>
      <w:r w:rsidR="004D616E">
        <w:t xml:space="preserve"> die Architektur und die Funktionsweise der erstellen Software erläutert</w:t>
      </w:r>
      <w:r w:rsidR="00C77882">
        <w:t xml:space="preserve"> und auf die einzelnen Funktionen eingegangen</w:t>
      </w:r>
      <w:r w:rsidR="004D616E">
        <w:t xml:space="preserve">. </w:t>
      </w:r>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04" w:name="_Toc476173539"/>
      <w:r w:rsidRPr="009549F0">
        <w:rPr>
          <w:rFonts w:ascii="Times New Roman" w:hAnsi="Times New Roman" w:cs="Times New Roman"/>
        </w:rPr>
        <w:t>Prototyping</w:t>
      </w:r>
      <w:bookmarkEnd w:id="204"/>
    </w:p>
    <w:p w14:paraId="7FEB06C0" w14:textId="77777777" w:rsidR="00E26F99" w:rsidRPr="00E26F99" w:rsidRDefault="00E26F99" w:rsidP="00C77882">
      <w:pPr>
        <w:spacing w:line="360" w:lineRule="auto"/>
        <w:jc w:val="both"/>
        <w:rPr>
          <w:b/>
        </w:rPr>
      </w:pPr>
    </w:p>
    <w:p w14:paraId="06F00BA4" w14:textId="49FA96AA"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 erstellt, der dazu dienen sollte die Benutzerfreundlichkeit zu erproben sowie </w:t>
      </w:r>
      <w:r w:rsidR="00D164D4">
        <w:t>einzelne Funktionen, wie das Ausgeben der Medikamente, bereits testen zu können</w:t>
      </w:r>
      <w:r w:rsidR="00E26F99">
        <w:t>, um</w:t>
      </w:r>
      <w:r w:rsidR="00D164D4">
        <w:t xml:space="preserve"> gegebenenfalls Anpassungen vorzunehmen</w:t>
      </w:r>
      <w:r w:rsidR="00AA422E">
        <w:t xml:space="preserve"> (siehe Abb</w:t>
      </w:r>
      <w:r w:rsidR="00D164D4">
        <w:t xml:space="preserve">. </w:t>
      </w:r>
      <w:r w:rsidR="009549F0">
        <w:t>21</w:t>
      </w:r>
      <w:r w:rsidR="00D164D4">
        <w:t xml:space="preserve">). </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717BC76B">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10904F62" w:rsidR="009B40ED" w:rsidRDefault="009549F0" w:rsidP="009549F0">
      <w:pPr>
        <w:pStyle w:val="Beschriftung"/>
        <w:jc w:val="center"/>
      </w:pPr>
      <w:bookmarkStart w:id="205" w:name="_Toc476173492"/>
      <w:r>
        <w:t xml:space="preserve">Abbildung </w:t>
      </w:r>
      <w:r>
        <w:fldChar w:fldCharType="begin"/>
      </w:r>
      <w:r>
        <w:instrText xml:space="preserve"> SEQ Abbildung \* ARABIC </w:instrText>
      </w:r>
      <w:r>
        <w:fldChar w:fldCharType="separate"/>
      </w:r>
      <w:r w:rsidR="00A1366A">
        <w:rPr>
          <w:noProof/>
        </w:rPr>
        <w:t>21</w:t>
      </w:r>
      <w:r>
        <w:fldChar w:fldCharType="end"/>
      </w:r>
      <w:r>
        <w:t>: Prototyp aus Karton</w:t>
      </w:r>
      <w:bookmarkEnd w:id="205"/>
    </w:p>
    <w:p w14:paraId="1C10B44D" w14:textId="69AC4922" w:rsidR="00E26F99" w:rsidRDefault="00E26F99" w:rsidP="007D150C"/>
    <w:p w14:paraId="4374A431" w14:textId="48138DC7" w:rsidR="00E26F99" w:rsidRDefault="009E1C0E" w:rsidP="009E1C0E">
      <w:pPr>
        <w:spacing w:line="360" w:lineRule="auto"/>
        <w:jc w:val="both"/>
      </w:pPr>
      <w:r>
        <w:t>So konnte durch nach der Prototypphase schnell festgestellt werden, dass der Bildschirm in einem 30 % Grad Winkel angebracht werden musste und eine 90 Grad Befestigung des Bildschirms das tippen an dem Touchscreen sowie die Sicht stark beeinträchtigt. Weiter</w:t>
      </w:r>
    </w:p>
    <w:p w14:paraId="76C509C2" w14:textId="22584D4E" w:rsidR="00E26F99" w:rsidRDefault="00E26F99" w:rsidP="007D150C"/>
    <w:p w14:paraId="309A72D8" w14:textId="77777777"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06" w:name="_Toc476173540"/>
      <w:r w:rsidRPr="000111F0">
        <w:rPr>
          <w:rFonts w:ascii="Times New Roman" w:hAnsi="Times New Roman" w:cs="Times New Roman"/>
        </w:rPr>
        <w:lastRenderedPageBreak/>
        <w:t>Konstruktion</w:t>
      </w:r>
      <w:bookmarkEnd w:id="206"/>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314E23FF" w:rsidR="00D164D4" w:rsidRDefault="00D164D4" w:rsidP="002F071C">
      <w:pPr>
        <w:spacing w:line="360" w:lineRule="auto"/>
        <w:jc w:val="both"/>
      </w:pPr>
      <w:r>
        <w:t>Im Anschluss an die Prototypphase wurde das Gehäuse aus H</w:t>
      </w:r>
      <w:r w:rsidR="00020D87">
        <w:t>olz angefertigt (siehe Abb</w:t>
      </w:r>
      <w:r>
        <w:t xml:space="preserve">. </w:t>
      </w:r>
      <w:r w:rsidR="00020D87">
        <w:t>22</w:t>
      </w:r>
      <w:r>
        <w:t>)</w:t>
      </w:r>
      <w:r w:rsidR="008703BA">
        <w:t xml:space="preserve"> mit den frontalen </w:t>
      </w:r>
      <w:r w:rsidR="003122B3">
        <w:t xml:space="preserve">Aushöhlungen für die drei LEDs, Löcher für die Medikamentenausgabe unter den Sockel, Bildschirm, Medikamentenausgabebox. sowie RFID-Reader an der linken Seite. Aus zeitlichen Gründen wurde die Funktion mit dem RFID-Reader nicht eingebaut und dient zum Anschluss des USB-Hubs. </w:t>
      </w:r>
    </w:p>
    <w:p w14:paraId="3F00A026" w14:textId="77777777" w:rsidR="00D164D4" w:rsidRDefault="00D164D4" w:rsidP="00D90854">
      <w:pPr>
        <w:jc w:val="center"/>
      </w:pPr>
    </w:p>
    <w:p w14:paraId="27592B44" w14:textId="77777777" w:rsidR="00020D87" w:rsidRDefault="00D90854" w:rsidP="00020D87">
      <w:pPr>
        <w:keepNext/>
        <w:jc w:val="center"/>
      </w:pPr>
      <w:r>
        <w:rPr>
          <w:noProof/>
        </w:rPr>
        <w:drawing>
          <wp:inline distT="0" distB="0" distL="0" distR="0" wp14:anchorId="409ED227" wp14:editId="05FD80DC">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57F2B532" w:rsidR="007D150C" w:rsidRDefault="00020D87" w:rsidP="00020D87">
      <w:pPr>
        <w:pStyle w:val="Beschriftung"/>
        <w:jc w:val="center"/>
      </w:pPr>
      <w:bookmarkStart w:id="207" w:name="_Toc476173493"/>
      <w:r>
        <w:t xml:space="preserve">Abbildung </w:t>
      </w:r>
      <w:r>
        <w:fldChar w:fldCharType="begin"/>
      </w:r>
      <w:r>
        <w:instrText xml:space="preserve"> SEQ Abbildung \* ARABIC </w:instrText>
      </w:r>
      <w:r>
        <w:fldChar w:fldCharType="separate"/>
      </w:r>
      <w:r w:rsidR="00A1366A">
        <w:rPr>
          <w:noProof/>
        </w:rPr>
        <w:t>22</w:t>
      </w:r>
      <w:r>
        <w:fldChar w:fldCharType="end"/>
      </w:r>
      <w:r>
        <w:t>: Gehäuse aus Holz</w:t>
      </w:r>
      <w:bookmarkEnd w:id="207"/>
    </w:p>
    <w:p w14:paraId="151E2DE9" w14:textId="1E866CC1" w:rsidR="003122B3" w:rsidRPr="003122B3" w:rsidRDefault="003122B3" w:rsidP="003122B3">
      <w:pPr>
        <w:spacing w:line="360" w:lineRule="auto"/>
        <w:jc w:val="both"/>
      </w:pPr>
      <w:r>
        <w:t xml:space="preserve">An der oberen Seite befinden sich drei Sockel für die Medikamentendosen, die aus den Deckeln von den Medikamentendosen angefertigt wurden. An der rechten Seite wurde jeweils ein Loch in die Medikamentendose geschnitten, sodass die Medikamente, die aus den Medikamentendosen kommen, runterfallen können (siehe Abb. XX).  </w:t>
      </w:r>
    </w:p>
    <w:p w14:paraId="13CDAA08" w14:textId="11148682" w:rsidR="002D745C" w:rsidRDefault="002D745C" w:rsidP="008465F8"/>
    <w:p w14:paraId="2FF437C1" w14:textId="68BCCAA6" w:rsidR="00FB5627" w:rsidRDefault="00FB5627" w:rsidP="0075306F"/>
    <w:p w14:paraId="41F34326" w14:textId="338FDB85" w:rsidR="00E26F99" w:rsidRPr="005E5143" w:rsidRDefault="000111F0" w:rsidP="005E5143">
      <w:pPr>
        <w:pStyle w:val="berschrift2"/>
        <w:numPr>
          <w:ilvl w:val="2"/>
          <w:numId w:val="2"/>
        </w:numPr>
        <w:spacing w:line="320" w:lineRule="exact"/>
        <w:rPr>
          <w:rFonts w:ascii="Times New Roman" w:hAnsi="Times New Roman" w:cs="Times New Roman"/>
        </w:rPr>
      </w:pPr>
      <w:bookmarkStart w:id="208" w:name="_Toc476173541"/>
      <w:r w:rsidRPr="005E5143">
        <w:rPr>
          <w:rFonts w:ascii="Times New Roman" w:hAnsi="Times New Roman" w:cs="Times New Roman"/>
        </w:rPr>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08"/>
    </w:p>
    <w:p w14:paraId="450F2FC3" w14:textId="59A87817" w:rsidR="00E26F99" w:rsidRDefault="00E26F99" w:rsidP="00E26F99">
      <w:pPr>
        <w:rPr>
          <w:b/>
        </w:rPr>
      </w:pPr>
    </w:p>
    <w:p w14:paraId="2F13E266" w14:textId="56F7EF62" w:rsidR="00636299" w:rsidRPr="00636299" w:rsidRDefault="00636299" w:rsidP="00636299">
      <w:pPr>
        <w:pStyle w:val="berschrift2"/>
        <w:numPr>
          <w:ilvl w:val="3"/>
          <w:numId w:val="2"/>
        </w:numPr>
        <w:spacing w:line="320" w:lineRule="exact"/>
        <w:rPr>
          <w:rFonts w:ascii="Times New Roman" w:hAnsi="Times New Roman" w:cs="Times New Roman"/>
        </w:rPr>
      </w:pPr>
      <w:r w:rsidRPr="00636299">
        <w:rPr>
          <w:rFonts w:ascii="Times New Roman" w:hAnsi="Times New Roman" w:cs="Times New Roman"/>
        </w:rPr>
        <w:t>Verwendete Bestandteile</w:t>
      </w:r>
    </w:p>
    <w:p w14:paraId="65C35446" w14:textId="6D51CBE3" w:rsidR="00636299" w:rsidRDefault="00636299" w:rsidP="00E26F99">
      <w:pPr>
        <w:rPr>
          <w:b/>
        </w:rPr>
      </w:pPr>
    </w:p>
    <w:p w14:paraId="7F92A522" w14:textId="77777777" w:rsidR="00636299" w:rsidRDefault="00636299" w:rsidP="00636299">
      <w:pPr>
        <w:pStyle w:val="berschrift2"/>
        <w:numPr>
          <w:ilvl w:val="3"/>
          <w:numId w:val="2"/>
        </w:numPr>
        <w:spacing w:line="320" w:lineRule="exact"/>
        <w:rPr>
          <w:rFonts w:ascii="Times New Roman" w:hAnsi="Times New Roman" w:cs="Times New Roman"/>
        </w:rPr>
      </w:pPr>
      <w:bookmarkStart w:id="209" w:name="_Toc462229598"/>
      <w:bookmarkStart w:id="210" w:name="_Toc462230411"/>
      <w:bookmarkStart w:id="211" w:name="_Toc462231040"/>
      <w:bookmarkStart w:id="212" w:name="_Toc476173542"/>
      <w:r w:rsidRPr="00A63C7E">
        <w:rPr>
          <w:rFonts w:ascii="Times New Roman" w:hAnsi="Times New Roman" w:cs="Times New Roman"/>
        </w:rPr>
        <w:t>Schaltplan</w:t>
      </w:r>
      <w:bookmarkEnd w:id="209"/>
      <w:bookmarkEnd w:id="210"/>
      <w:bookmarkEnd w:id="211"/>
      <w:bookmarkEnd w:id="212"/>
    </w:p>
    <w:p w14:paraId="37D5FCF7" w14:textId="77777777" w:rsidR="00636299" w:rsidRDefault="00636299" w:rsidP="00636299"/>
    <w:p w14:paraId="27567410" w14:textId="77777777" w:rsidR="00636299" w:rsidRDefault="00636299" w:rsidP="00636299">
      <w:pPr>
        <w:keepNext/>
        <w:jc w:val="center"/>
      </w:pPr>
      <w:r>
        <w:rPr>
          <w:noProof/>
        </w:rPr>
        <w:lastRenderedPageBreak/>
        <w:drawing>
          <wp:inline distT="0" distB="0" distL="0" distR="0" wp14:anchorId="710E2332" wp14:editId="2A34FEB2">
            <wp:extent cx="4520241" cy="292077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37162" cy="2931705"/>
                    </a:xfrm>
                    <a:prstGeom prst="rect">
                      <a:avLst/>
                    </a:prstGeom>
                    <a:noFill/>
                    <a:ln>
                      <a:noFill/>
                    </a:ln>
                  </pic:spPr>
                </pic:pic>
              </a:graphicData>
            </a:graphic>
          </wp:inline>
        </w:drawing>
      </w:r>
    </w:p>
    <w:p w14:paraId="3AAF459B" w14:textId="77777777" w:rsidR="00636299" w:rsidRPr="00140DCB" w:rsidRDefault="00636299" w:rsidP="00636299">
      <w:pPr>
        <w:pStyle w:val="Beschriftung"/>
        <w:jc w:val="center"/>
      </w:pPr>
      <w:bookmarkStart w:id="213" w:name="_Toc476173496"/>
      <w:r>
        <w:t xml:space="preserve">Abbildung </w:t>
      </w:r>
      <w:r>
        <w:fldChar w:fldCharType="begin"/>
      </w:r>
      <w:r>
        <w:instrText xml:space="preserve"> SEQ Abbildung \* ARABIC </w:instrText>
      </w:r>
      <w:r>
        <w:fldChar w:fldCharType="separate"/>
      </w:r>
      <w:r>
        <w:rPr>
          <w:noProof/>
        </w:rPr>
        <w:t>25</w:t>
      </w:r>
      <w:r>
        <w:fldChar w:fldCharType="end"/>
      </w:r>
      <w:r>
        <w:t>: Schaltplan</w:t>
      </w:r>
      <w:bookmarkEnd w:id="213"/>
    </w:p>
    <w:p w14:paraId="72ACBD61" w14:textId="6F0C6576" w:rsidR="00636299" w:rsidRDefault="00636299" w:rsidP="00E26F99">
      <w:pPr>
        <w:rPr>
          <w:b/>
        </w:rPr>
      </w:pPr>
    </w:p>
    <w:p w14:paraId="0718E4E3" w14:textId="24B03787" w:rsidR="00636299" w:rsidRDefault="00636299" w:rsidP="00E26F99">
      <w:pPr>
        <w:rPr>
          <w:b/>
        </w:rPr>
      </w:pPr>
    </w:p>
    <w:p w14:paraId="174EFF67" w14:textId="59399BE4" w:rsidR="00636299" w:rsidRDefault="00636299" w:rsidP="00E26F99">
      <w:pPr>
        <w:rPr>
          <w:b/>
        </w:rPr>
      </w:pPr>
    </w:p>
    <w:p w14:paraId="121E53D2" w14:textId="3BEB5020" w:rsidR="00636299" w:rsidRDefault="00636299" w:rsidP="00E26F99">
      <w:pPr>
        <w:rPr>
          <w:b/>
        </w:rPr>
      </w:pPr>
    </w:p>
    <w:p w14:paraId="4D6DAA73" w14:textId="74AE510B" w:rsidR="00636299" w:rsidRDefault="00636299" w:rsidP="00E26F99">
      <w:pPr>
        <w:rPr>
          <w:b/>
        </w:rPr>
      </w:pPr>
    </w:p>
    <w:p w14:paraId="5E68100D" w14:textId="527F1EBB" w:rsidR="00636299" w:rsidRDefault="00636299" w:rsidP="00E26F99">
      <w:pPr>
        <w:rPr>
          <w:b/>
        </w:rPr>
      </w:pPr>
    </w:p>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r w:rsidRPr="00636299">
        <w:rPr>
          <w:rFonts w:ascii="Times New Roman" w:hAnsi="Times New Roman" w:cs="Times New Roman"/>
        </w:rPr>
        <w:t>Einbau der Elektronik</w:t>
      </w:r>
    </w:p>
    <w:p w14:paraId="51124D46" w14:textId="77777777" w:rsidR="00636299" w:rsidRPr="00E26F99" w:rsidRDefault="00636299" w:rsidP="00E26F99">
      <w:pPr>
        <w:rPr>
          <w:b/>
        </w:rPr>
      </w:pPr>
    </w:p>
    <w:p w14:paraId="71169447" w14:textId="1D9EB99E" w:rsidR="002D745C" w:rsidRDefault="00FB5627" w:rsidP="00FB5627">
      <w:pPr>
        <w:spacing w:line="360" w:lineRule="auto"/>
        <w:jc w:val="both"/>
      </w:pPr>
      <w:r>
        <w:t>In der dritten Phase wurden die einzelnen Schächte unter den Sockel</w:t>
      </w:r>
      <w:r w:rsidR="00041CB9">
        <w:t>n angebracht sowie</w:t>
      </w:r>
      <w:r w:rsidR="00A1366A">
        <w:t xml:space="preserve"> die Bestandteile und Elektronik verbaut</w:t>
      </w:r>
      <w:r w:rsidR="00041CB9">
        <w:t xml:space="preserve"> </w:t>
      </w:r>
      <w:r w:rsidR="006D188D">
        <w:t>(siehe Abb</w:t>
      </w:r>
      <w:r>
        <w:t xml:space="preserve">. </w:t>
      </w:r>
      <w:r w:rsidR="006D188D">
        <w:t>23</w:t>
      </w:r>
      <w:r>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drawing>
          <wp:inline distT="0" distB="0" distL="0" distR="0" wp14:anchorId="6027E6C8" wp14:editId="647D6591">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0913E1C4" w:rsidR="002D745C" w:rsidRDefault="006D188D" w:rsidP="006D188D">
      <w:pPr>
        <w:pStyle w:val="Beschriftung"/>
        <w:jc w:val="center"/>
      </w:pPr>
      <w:bookmarkStart w:id="214" w:name="_Toc476173494"/>
      <w:r>
        <w:t xml:space="preserve">Abbildung </w:t>
      </w:r>
      <w:r>
        <w:fldChar w:fldCharType="begin"/>
      </w:r>
      <w:r>
        <w:instrText xml:space="preserve"> SEQ Abbildung \* ARABIC </w:instrText>
      </w:r>
      <w:r>
        <w:fldChar w:fldCharType="separate"/>
      </w:r>
      <w:r w:rsidR="00A1366A">
        <w:rPr>
          <w:noProof/>
        </w:rPr>
        <w:t>23</w:t>
      </w:r>
      <w:r>
        <w:fldChar w:fldCharType="end"/>
      </w:r>
      <w:r>
        <w:t>: Elektronik des Medikamentenspenders</w:t>
      </w:r>
      <w:bookmarkEnd w:id="214"/>
    </w:p>
    <w:p w14:paraId="1A7AFB29" w14:textId="47CB43D6" w:rsidR="00E26F99" w:rsidRDefault="00E26F99" w:rsidP="00697173">
      <w:pPr>
        <w:spacing w:line="360" w:lineRule="auto"/>
        <w:jc w:val="both"/>
      </w:pPr>
    </w:p>
    <w:p w14:paraId="2AF9CCCD" w14:textId="79CA030A" w:rsidR="00CD54A2" w:rsidRDefault="00E26F99" w:rsidP="00697173">
      <w:pPr>
        <w:spacing w:line="360" w:lineRule="auto"/>
        <w:jc w:val="both"/>
      </w:pPr>
      <w:r>
        <w:lastRenderedPageBreak/>
        <w:t>An der</w:t>
      </w:r>
      <w:r w:rsidR="00697173">
        <w:t xml:space="preserve"> Medikamentenausgabebox wurde das </w:t>
      </w:r>
      <w:r w:rsidR="00697173" w:rsidRPr="00697173">
        <w:t xml:space="preserve">Hall Sensor Modul </w:t>
      </w:r>
      <w:r w:rsidR="00697173" w:rsidRPr="00697173">
        <w:rPr>
          <w:i/>
        </w:rPr>
        <w:t>KY-003 44E</w:t>
      </w:r>
      <w:r w:rsidR="00240C91">
        <w:t xml:space="preserve"> eingebaut (siehe Abb. </w:t>
      </w:r>
      <w:r w:rsidR="000111F0">
        <w:t>24</w:t>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153E26A8">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6E916419" w:rsidR="00CD54A2" w:rsidRDefault="000111F0" w:rsidP="000111F0">
      <w:pPr>
        <w:pStyle w:val="Beschriftung"/>
        <w:jc w:val="center"/>
      </w:pPr>
      <w:bookmarkStart w:id="215" w:name="_Toc476173495"/>
      <w:r>
        <w:t xml:space="preserve">Abbildung </w:t>
      </w:r>
      <w:r>
        <w:fldChar w:fldCharType="begin"/>
      </w:r>
      <w:r>
        <w:instrText xml:space="preserve"> SEQ Abbildung \* ARABIC </w:instrText>
      </w:r>
      <w:r>
        <w:fldChar w:fldCharType="separate"/>
      </w:r>
      <w:r w:rsidR="00A1366A">
        <w:rPr>
          <w:noProof/>
        </w:rPr>
        <w:t>24</w:t>
      </w:r>
      <w:r>
        <w:fldChar w:fldCharType="end"/>
      </w:r>
      <w:r>
        <w:t>: Hall Sensor Modul</w:t>
      </w:r>
      <w:bookmarkEnd w:id="215"/>
    </w:p>
    <w:p w14:paraId="213B1673" w14:textId="77777777" w:rsidR="00CD54A2" w:rsidRDefault="00CD54A2" w:rsidP="00697173">
      <w:pPr>
        <w:spacing w:line="360" w:lineRule="auto"/>
        <w:jc w:val="both"/>
      </w:pPr>
    </w:p>
    <w:p w14:paraId="3DE5ED91" w14:textId="307CCEC0" w:rsidR="006722BF" w:rsidRDefault="00697173" w:rsidP="00697173">
      <w:pPr>
        <w:spacing w:line="360" w:lineRule="auto"/>
        <w:jc w:val="both"/>
      </w:pPr>
      <w:r>
        <w:t xml:space="preserve">Dieses Modul kann in der Nähe befindliche Magneten aufspüren. </w:t>
      </w:r>
      <w:r w:rsidR="006722BF">
        <w:t>Diesbezüglich wurden a</w:t>
      </w:r>
      <w:r>
        <w:t xml:space="preserve">n der </w:t>
      </w:r>
      <w:r w:rsidR="006722BF">
        <w:t>Medikamentenentnahmebox</w:t>
      </w:r>
      <w:r>
        <w:t xml:space="preserve"> zwei starke Magneten angebracht, </w:t>
      </w:r>
      <w:r w:rsidR="006722BF">
        <w:t xml:space="preserve">sodass durch den Hall-Sensor der Status der Medikamentenbox festgestellt werden </w:t>
      </w:r>
      <w:r w:rsidR="00F1761A">
        <w:t>kann</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4D785CAE" w14:textId="0ADBE2AA" w:rsidR="00E26F99" w:rsidRPr="007D150C" w:rsidRDefault="00E26F99" w:rsidP="00E26F99">
      <w:bookmarkStart w:id="216" w:name="_GoBack"/>
      <w:bookmarkEnd w:id="216"/>
    </w:p>
    <w:p w14:paraId="6F9E1EDC" w14:textId="6A20EA2D" w:rsidR="00A47E07" w:rsidRPr="00C14B6E" w:rsidRDefault="00A47E07" w:rsidP="00C14B6E">
      <w:pPr>
        <w:pStyle w:val="berschrift2"/>
        <w:numPr>
          <w:ilvl w:val="1"/>
          <w:numId w:val="2"/>
        </w:numPr>
        <w:rPr>
          <w:rFonts w:ascii="Times New Roman" w:hAnsi="Times New Roman" w:cs="Times New Roman"/>
        </w:rPr>
      </w:pPr>
      <w:bookmarkStart w:id="217" w:name="_Toc462229599"/>
      <w:bookmarkStart w:id="218" w:name="_Toc462230412"/>
      <w:bookmarkStart w:id="219" w:name="_Toc462231041"/>
      <w:bookmarkStart w:id="220" w:name="_Toc476173543"/>
      <w:r w:rsidRPr="00C14B6E">
        <w:rPr>
          <w:rFonts w:ascii="Times New Roman" w:hAnsi="Times New Roman" w:cs="Times New Roman"/>
        </w:rPr>
        <w:t>Software</w:t>
      </w:r>
      <w:bookmarkEnd w:id="217"/>
      <w:bookmarkEnd w:id="218"/>
      <w:bookmarkEnd w:id="219"/>
      <w:bookmarkEnd w:id="220"/>
    </w:p>
    <w:p w14:paraId="0BC4B204" w14:textId="77777777" w:rsidR="00140DCB" w:rsidRPr="00140DCB" w:rsidRDefault="00140DCB" w:rsidP="00140DCB"/>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21" w:name="_Toc476173544"/>
      <w:r w:rsidRPr="00A63C7E">
        <w:rPr>
          <w:rFonts w:ascii="Times New Roman" w:hAnsi="Times New Roman" w:cs="Times New Roman"/>
        </w:rPr>
        <w:t>Architektur</w:t>
      </w:r>
      <w:bookmarkEnd w:id="221"/>
    </w:p>
    <w:p w14:paraId="53C7794C" w14:textId="052E6C74" w:rsidR="00EC38C2" w:rsidRDefault="00EC38C2" w:rsidP="00EC38C2"/>
    <w:p w14:paraId="6103579C" w14:textId="16302E3E" w:rsidR="00EC38C2" w:rsidRDefault="00EC38C2" w:rsidP="00EC38C2">
      <w:pPr>
        <w:pStyle w:val="berschrift2"/>
        <w:numPr>
          <w:ilvl w:val="2"/>
          <w:numId w:val="2"/>
        </w:numPr>
        <w:spacing w:line="320" w:lineRule="exact"/>
        <w:rPr>
          <w:rFonts w:ascii="Times New Roman" w:hAnsi="Times New Roman" w:cs="Times New Roman"/>
        </w:rPr>
      </w:pPr>
      <w:bookmarkStart w:id="222" w:name="_Toc476173545"/>
      <w:r w:rsidRPr="00EC38C2">
        <w:rPr>
          <w:rFonts w:ascii="Times New Roman" w:hAnsi="Times New Roman" w:cs="Times New Roman"/>
        </w:rPr>
        <w:t>Funktionen</w:t>
      </w:r>
      <w:bookmarkEnd w:id="222"/>
    </w:p>
    <w:p w14:paraId="22E160B2" w14:textId="6355E186" w:rsidR="00EC38C2" w:rsidRDefault="00EC38C2" w:rsidP="00EC38C2"/>
    <w:p w14:paraId="70B9C9A3" w14:textId="5BB3AA2B" w:rsidR="00EC38C2" w:rsidRPr="00EC38C2" w:rsidRDefault="00EC38C2" w:rsidP="00EC38C2">
      <w:pPr>
        <w:pStyle w:val="berschrift2"/>
        <w:numPr>
          <w:ilvl w:val="3"/>
          <w:numId w:val="2"/>
        </w:numPr>
        <w:spacing w:line="320" w:lineRule="exact"/>
        <w:rPr>
          <w:rFonts w:ascii="Times New Roman" w:hAnsi="Times New Roman" w:cs="Times New Roman"/>
        </w:rPr>
      </w:pPr>
      <w:bookmarkStart w:id="223" w:name="_Toc476173546"/>
      <w:r w:rsidRPr="00EC38C2">
        <w:rPr>
          <w:rFonts w:ascii="Times New Roman" w:hAnsi="Times New Roman" w:cs="Times New Roman"/>
        </w:rPr>
        <w:t>Benachrichtigungsfunktionen verwalten</w:t>
      </w:r>
      <w:bookmarkEnd w:id="223"/>
    </w:p>
    <w:p w14:paraId="169416C1" w14:textId="1D81F961" w:rsidR="00EC38C2" w:rsidRPr="00EC38C2" w:rsidRDefault="00EC38C2" w:rsidP="00EC38C2">
      <w:pPr>
        <w:pStyle w:val="berschrift2"/>
        <w:numPr>
          <w:ilvl w:val="3"/>
          <w:numId w:val="2"/>
        </w:numPr>
        <w:spacing w:line="320" w:lineRule="exact"/>
        <w:rPr>
          <w:rFonts w:ascii="Times New Roman" w:hAnsi="Times New Roman" w:cs="Times New Roman"/>
        </w:rPr>
      </w:pPr>
      <w:bookmarkStart w:id="224" w:name="_Toc476173547"/>
      <w:r w:rsidRPr="00EC38C2">
        <w:rPr>
          <w:rFonts w:ascii="Times New Roman" w:hAnsi="Times New Roman" w:cs="Times New Roman"/>
        </w:rPr>
        <w:t>Medikamente verwalten</w:t>
      </w:r>
      <w:bookmarkEnd w:id="224"/>
    </w:p>
    <w:p w14:paraId="1E48C6C5" w14:textId="78A8FE13" w:rsidR="00EC38C2" w:rsidRPr="00EC38C2" w:rsidRDefault="00EC38C2" w:rsidP="00EC38C2">
      <w:pPr>
        <w:pStyle w:val="berschrift2"/>
        <w:numPr>
          <w:ilvl w:val="3"/>
          <w:numId w:val="2"/>
        </w:numPr>
        <w:spacing w:line="320" w:lineRule="exact"/>
        <w:rPr>
          <w:rFonts w:ascii="Times New Roman" w:hAnsi="Times New Roman" w:cs="Times New Roman"/>
        </w:rPr>
      </w:pPr>
      <w:bookmarkStart w:id="225" w:name="_Toc476173548"/>
      <w:r w:rsidRPr="00EC38C2">
        <w:rPr>
          <w:rFonts w:ascii="Times New Roman" w:hAnsi="Times New Roman" w:cs="Times New Roman"/>
        </w:rPr>
        <w:t>Termine verwalten</w:t>
      </w:r>
      <w:bookmarkEnd w:id="225"/>
    </w:p>
    <w:p w14:paraId="0628257A" w14:textId="46CA8950" w:rsidR="00EC38C2" w:rsidRPr="00EC38C2" w:rsidRDefault="00EC38C2" w:rsidP="00EC38C2">
      <w:pPr>
        <w:pStyle w:val="berschrift2"/>
        <w:numPr>
          <w:ilvl w:val="3"/>
          <w:numId w:val="2"/>
        </w:numPr>
        <w:spacing w:line="320" w:lineRule="exact"/>
        <w:rPr>
          <w:rFonts w:ascii="Times New Roman" w:hAnsi="Times New Roman" w:cs="Times New Roman"/>
        </w:rPr>
      </w:pPr>
      <w:bookmarkStart w:id="226" w:name="_Toc476173549"/>
      <w:r w:rsidRPr="00EC38C2">
        <w:rPr>
          <w:rFonts w:ascii="Times New Roman" w:hAnsi="Times New Roman" w:cs="Times New Roman"/>
        </w:rPr>
        <w:t>Kontaktpersonen verwalten</w:t>
      </w:r>
      <w:bookmarkEnd w:id="226"/>
    </w:p>
    <w:p w14:paraId="6302AB2F" w14:textId="635945AB" w:rsidR="00EC38C2" w:rsidRPr="00EC38C2" w:rsidRDefault="00EC38C2" w:rsidP="00EC38C2">
      <w:pPr>
        <w:pStyle w:val="berschrift2"/>
        <w:numPr>
          <w:ilvl w:val="3"/>
          <w:numId w:val="2"/>
        </w:numPr>
        <w:spacing w:line="320" w:lineRule="exact"/>
        <w:rPr>
          <w:rFonts w:ascii="Times New Roman" w:hAnsi="Times New Roman" w:cs="Times New Roman"/>
        </w:rPr>
      </w:pPr>
      <w:bookmarkStart w:id="227" w:name="_Toc476173550"/>
      <w:r w:rsidRPr="00EC38C2">
        <w:rPr>
          <w:rFonts w:ascii="Times New Roman" w:hAnsi="Times New Roman" w:cs="Times New Roman"/>
        </w:rPr>
        <w:t>Bezugsquellen verwalten</w:t>
      </w:r>
      <w:bookmarkEnd w:id="227"/>
    </w:p>
    <w:p w14:paraId="72D2ADA6" w14:textId="375118A0" w:rsidR="00EC38C2" w:rsidRDefault="00EC38C2" w:rsidP="00EC38C2">
      <w:pPr>
        <w:pStyle w:val="berschrift2"/>
        <w:numPr>
          <w:ilvl w:val="3"/>
          <w:numId w:val="2"/>
        </w:numPr>
        <w:spacing w:line="320" w:lineRule="exact"/>
        <w:rPr>
          <w:rFonts w:ascii="Times New Roman" w:hAnsi="Times New Roman" w:cs="Times New Roman"/>
        </w:rPr>
      </w:pPr>
      <w:bookmarkStart w:id="228" w:name="_Toc476173551"/>
      <w:r w:rsidRPr="00EC38C2">
        <w:rPr>
          <w:rFonts w:ascii="Times New Roman" w:hAnsi="Times New Roman" w:cs="Times New Roman"/>
        </w:rPr>
        <w:t>Erweiterte manuelle Ausgabe</w:t>
      </w:r>
      <w:bookmarkEnd w:id="228"/>
    </w:p>
    <w:p w14:paraId="3D2A7CFB" w14:textId="48F93494" w:rsidR="00C924EC" w:rsidRDefault="00C924EC" w:rsidP="00C924EC"/>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229" w:name="_Toc476173552"/>
      <w:r w:rsidRPr="00A63C7E">
        <w:rPr>
          <w:rFonts w:ascii="Arial" w:hAnsi="Arial" w:cs="Arial"/>
        </w:rPr>
        <w:lastRenderedPageBreak/>
        <w:t>Validierung</w:t>
      </w:r>
      <w:bookmarkEnd w:id="229"/>
    </w:p>
    <w:p w14:paraId="0DE0F768" w14:textId="3CB333E1" w:rsidR="00A47E07" w:rsidRDefault="00A47E07" w:rsidP="00A63C7E">
      <w:pPr>
        <w:pStyle w:val="berschrift1"/>
        <w:numPr>
          <w:ilvl w:val="0"/>
          <w:numId w:val="2"/>
        </w:numPr>
        <w:spacing w:line="320" w:lineRule="exact"/>
        <w:rPr>
          <w:rFonts w:ascii="Arial" w:hAnsi="Arial" w:cs="Arial"/>
        </w:rPr>
      </w:pPr>
      <w:bookmarkStart w:id="230" w:name="_Toc462229604"/>
      <w:bookmarkStart w:id="231" w:name="_Toc462230417"/>
      <w:bookmarkStart w:id="232" w:name="_Toc462231046"/>
      <w:bookmarkStart w:id="233" w:name="_Toc476173553"/>
      <w:r>
        <w:rPr>
          <w:rFonts w:ascii="Arial" w:hAnsi="Arial" w:cs="Arial"/>
        </w:rPr>
        <w:t>Fazit und Ausblick</w:t>
      </w:r>
      <w:bookmarkEnd w:id="230"/>
      <w:bookmarkEnd w:id="231"/>
      <w:bookmarkEnd w:id="232"/>
      <w:bookmarkEnd w:id="233"/>
    </w:p>
    <w:p w14:paraId="30B793E2" w14:textId="17C9FD4D" w:rsidR="00BA2E06" w:rsidRDefault="00BA2E06" w:rsidP="00A47E07">
      <w:pPr>
        <w:sectPr w:rsidR="00BA2E06" w:rsidSect="00A26586">
          <w:headerReference w:type="default" r:id="rId43"/>
          <w:footerReference w:type="default" r:id="rId44"/>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34" w:name="_Toc476173554"/>
      <w:r>
        <w:lastRenderedPageBreak/>
        <w:t>Anlage</w:t>
      </w:r>
      <w:bookmarkEnd w:id="234"/>
    </w:p>
    <w:p w14:paraId="7E68F148" w14:textId="77777777" w:rsidR="00BA2E06" w:rsidRDefault="00BA2E06" w:rsidP="00A47E07"/>
    <w:p w14:paraId="1ECC0511" w14:textId="77777777" w:rsidR="00BA2E06" w:rsidRDefault="00BA2E06" w:rsidP="003D5051">
      <w:pPr>
        <w:keepNext/>
      </w:pPr>
      <w:r>
        <w:rPr>
          <w:noProof/>
        </w:rPr>
        <w:drawing>
          <wp:anchor distT="0" distB="0" distL="114300" distR="114300" simplePos="0" relativeHeight="251660288" behindDoc="0" locked="0" layoutInCell="1" allowOverlap="1" wp14:anchorId="273250E3" wp14:editId="4E606A4F">
            <wp:simplePos x="0" y="0"/>
            <wp:positionH relativeFrom="column">
              <wp:posOffset>4445</wp:posOffset>
            </wp:positionH>
            <wp:positionV relativeFrom="paragraph">
              <wp:posOffset>3175</wp:posOffset>
            </wp:positionV>
            <wp:extent cx="7548880" cy="4444365"/>
            <wp:effectExtent l="0" t="0" r="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anchor>
        </w:drawing>
      </w:r>
    </w:p>
    <w:p w14:paraId="7998C01F" w14:textId="018A3343" w:rsidR="00BA2E06" w:rsidRDefault="00BA2E06" w:rsidP="00BA2E06">
      <w:pPr>
        <w:pStyle w:val="Beschriftung"/>
        <w:jc w:val="left"/>
      </w:pPr>
      <w:bookmarkStart w:id="235" w:name="_Toc476173497"/>
      <w:r>
        <w:t xml:space="preserve">Abbildung </w:t>
      </w:r>
      <w:r w:rsidR="00EC7782">
        <w:fldChar w:fldCharType="begin"/>
      </w:r>
      <w:r w:rsidR="00EC7782">
        <w:instrText xml:space="preserve"> SEQ Abbildung \* ARABIC </w:instrText>
      </w:r>
      <w:r w:rsidR="00EC7782">
        <w:fldChar w:fldCharType="separate"/>
      </w:r>
      <w:r w:rsidR="00A1366A">
        <w:rPr>
          <w:noProof/>
        </w:rPr>
        <w:t>26</w:t>
      </w:r>
      <w:r w:rsidR="00EC7782">
        <w:rPr>
          <w:noProof/>
        </w:rPr>
        <w:fldChar w:fldCharType="end"/>
      </w:r>
      <w:r>
        <w:t>: Zukünftige und aktuelle AAL-Technologien und Anwendungen</w:t>
      </w:r>
      <w:bookmarkEnd w:id="235"/>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425FEC66" w14:textId="3C00E86A" w:rsidR="005326DF" w:rsidRDefault="009D42D9" w:rsidP="005326DF">
      <w:pPr>
        <w:pStyle w:val="CitaviBibliographyHeading"/>
      </w:pPr>
      <w:r>
        <w:lastRenderedPageBreak/>
        <w:fldChar w:fldCharType="begin"/>
      </w:r>
      <w:r w:rsidR="005326DF">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36" w:name="_CTVBIBLIOGRAPHY1"/>
      <w:bookmarkStart w:id="237" w:name="_Toc476173555"/>
      <w:bookmarkEnd w:id="236"/>
      <w:r w:rsidR="005326DF">
        <w:t>Literaturverzeichnis</w:t>
      </w:r>
      <w:bookmarkEnd w:id="237"/>
    </w:p>
    <w:p w14:paraId="60583D79" w14:textId="77777777" w:rsidR="005326DF" w:rsidRDefault="005326DF" w:rsidP="005326DF">
      <w:pPr>
        <w:pStyle w:val="CitaviBibliographyEntry"/>
      </w:pPr>
      <w:bookmarkStart w:id="238" w:name="_CTVL00129e15c1bcfde47aa97950308a1967cc4"/>
      <w:r>
        <w:t>Abbey, Brianna; Alipour, Anahita; Camp, Christopher; Hofer, Crystal (2012): The Smart Pill Box.</w:t>
      </w:r>
    </w:p>
    <w:p w14:paraId="3114097B" w14:textId="77777777" w:rsidR="005326DF" w:rsidRDefault="005326DF" w:rsidP="005326DF">
      <w:pPr>
        <w:pStyle w:val="CitaviBibliographyEntry"/>
      </w:pPr>
      <w:bookmarkStart w:id="239" w:name="_CTVL0019ab3008107504d988c23b40c0738d118"/>
      <w:bookmarkEnd w:id="238"/>
      <w:r>
        <w:t>ABDA - Bundesvereinigung Deutscher Apothekerverbände e. V. (2007): Non-Compliance kostet 10 Millarden Euro. Apotheker verbessern Therapietreue. Online verfügbar unter https://www.abda.de/index.php?id=303, zuletzt geprüft am 02.10.2016.</w:t>
      </w:r>
    </w:p>
    <w:p w14:paraId="486D1224" w14:textId="77777777" w:rsidR="005326DF" w:rsidRDefault="005326DF" w:rsidP="005326DF">
      <w:pPr>
        <w:pStyle w:val="CitaviBibliographyEntry"/>
      </w:pPr>
      <w:bookmarkStart w:id="240" w:name="_CTVL0014d1b7c83920f4048970555a4eefc6ffa"/>
      <w:bookmarkEnd w:id="239"/>
      <w:r>
        <w:t>Abiogenix (2016a): My uBox. Online verfügbar unter https://my-ubox.com, zuletzt geprüft am 05.10.2016.</w:t>
      </w:r>
    </w:p>
    <w:p w14:paraId="649C9CA7" w14:textId="77777777" w:rsidR="005326DF" w:rsidRDefault="005326DF" w:rsidP="005326DF">
      <w:pPr>
        <w:pStyle w:val="CitaviBibliographyEntry"/>
      </w:pPr>
      <w:bookmarkStart w:id="241" w:name="_CTVL001ae704835c8814846b8653727db6d0998"/>
      <w:bookmarkEnd w:id="240"/>
      <w:r>
        <w:t>Abiogenix (2016b): The uBox team. Online verfügbar unter https://my-ubox.com/uBox-team/, zuletzt geprüft am 05.10.2016.</w:t>
      </w:r>
    </w:p>
    <w:p w14:paraId="558FA104" w14:textId="77777777" w:rsidR="005326DF" w:rsidRDefault="005326DF" w:rsidP="005326DF">
      <w:pPr>
        <w:pStyle w:val="CitaviBibliographyEntry"/>
      </w:pPr>
      <w:bookmarkStart w:id="242" w:name="_CTVL001fa6642972f2540079df67edee63d8147"/>
      <w:bookmarkEnd w:id="241"/>
      <w:r>
        <w:t>AdhereTech Inc. (2015): Smart Wireless Pill Bottles. Track and Improve Adherence in Real-Time. Online verfügbar unter https://www.adheretech.com, zuletzt geprüft am 05.10.2016.</w:t>
      </w:r>
    </w:p>
    <w:p w14:paraId="1D57D20B" w14:textId="77777777" w:rsidR="005326DF" w:rsidRDefault="005326DF" w:rsidP="005326DF">
      <w:pPr>
        <w:pStyle w:val="CitaviBibliographyEntry"/>
      </w:pPr>
      <w:bookmarkStart w:id="243" w:name="_CTVL00114d4c3eee7b64792bf2e5f216e72724b"/>
      <w:bookmarkEnd w:id="242"/>
      <w:r>
        <w:t>Andreae, S.; Hayek, D. von; Weniger, J. (2006): Krankheitslehre / Altenpflege professionell: Thieme. Online verfügbar unter https://books.google.de/books?id=juTNRLyjL0cC.</w:t>
      </w:r>
    </w:p>
    <w:p w14:paraId="4D898939" w14:textId="77777777" w:rsidR="005326DF" w:rsidRDefault="005326DF" w:rsidP="005326DF">
      <w:pPr>
        <w:pStyle w:val="CitaviBibliographyEntry"/>
      </w:pPr>
      <w:bookmarkStart w:id="244" w:name="_CTVL001760894a9753a48e28b861c8a4272420c"/>
      <w:bookmarkEnd w:id="243"/>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4DD0855A" w14:textId="77777777" w:rsidR="005326DF" w:rsidRDefault="005326DF" w:rsidP="005326DF">
      <w:pPr>
        <w:pStyle w:val="CitaviBibliographyEntry"/>
      </w:pPr>
      <w:bookmarkStart w:id="245" w:name="_CTVL0012447d6db4e254925b2a23ccf2ab440d8"/>
      <w:bookmarkEnd w:id="244"/>
      <w:r>
        <w:t xml:space="preserve">Blackman, Stephanie; Matlo, Claudine; Bobrovitskiy, Charisse; Waldoch, Ashley; Fang, Mei Lan; Jackson, Piper et al. (2016): Ambient Assisted Living Technologies for Aging Well. A Scoping Review. In: </w:t>
      </w:r>
      <w:bookmarkEnd w:id="245"/>
      <w:r w:rsidRPr="005326DF">
        <w:rPr>
          <w:i/>
        </w:rPr>
        <w:t xml:space="preserve">Journal of Intelligent Systems </w:t>
      </w:r>
      <w:r w:rsidRPr="005326DF">
        <w:t>25 (1). DOI: 10.1515/jisys-2014-0136.</w:t>
      </w:r>
    </w:p>
    <w:p w14:paraId="3C56515E" w14:textId="77777777" w:rsidR="005326DF" w:rsidRDefault="005326DF" w:rsidP="005326DF">
      <w:pPr>
        <w:pStyle w:val="CitaviBibliographyEntry"/>
      </w:pPr>
      <w:bookmarkStart w:id="246"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53DE6E9A" w14:textId="77777777" w:rsidR="005326DF" w:rsidRDefault="005326DF" w:rsidP="005326DF">
      <w:pPr>
        <w:pStyle w:val="CitaviBibliographyEntry"/>
      </w:pPr>
      <w:bookmarkStart w:id="247" w:name="_CTVL0014afa4122ac4140299adfe5a93fb275c0"/>
      <w:bookmarkEnd w:id="246"/>
      <w:r>
        <w:t>Borrmann, Julia (2012): DAS ÖKONOMISCHE POTENTIAL VON AMBIENT ASSISTED LIVING ODER IT-BASIERTEN ASSISTENZSYSTEMEN. Hg. v. Economica Institut für Wirtschaftsforschung.</w:t>
      </w:r>
    </w:p>
    <w:p w14:paraId="59471063" w14:textId="77777777" w:rsidR="005326DF" w:rsidRDefault="005326DF" w:rsidP="005326DF">
      <w:pPr>
        <w:pStyle w:val="CitaviBibliographyEntry"/>
      </w:pPr>
      <w:bookmarkStart w:id="248" w:name="_CTVL00108d33f7b1c6a424881e14c1ed2980930"/>
      <w:bookmarkEnd w:id="247"/>
      <w:r>
        <w:t xml:space="preserve">Chen, K.; Chan, A.H.S.; Chan, S. C. (2012): Gerontechnology acceptance by older Hong Kong people. In: </w:t>
      </w:r>
      <w:bookmarkEnd w:id="248"/>
      <w:r w:rsidRPr="005326DF">
        <w:rPr>
          <w:i/>
        </w:rPr>
        <w:t xml:space="preserve">Gerontechnology </w:t>
      </w:r>
      <w:r w:rsidRPr="005326DF">
        <w:t>11 (2). DOI: 10.4017/gt.2012.11.02.524.00.</w:t>
      </w:r>
    </w:p>
    <w:p w14:paraId="40BEAC7E" w14:textId="77777777" w:rsidR="005326DF" w:rsidRDefault="005326DF" w:rsidP="005326DF">
      <w:pPr>
        <w:pStyle w:val="CitaviBibliographyEntry"/>
      </w:pPr>
      <w:bookmarkStart w:id="249" w:name="_CTVL001130e62fd48b84559a7e34187531aff64"/>
      <w:r>
        <w:t>Circadian Design, Inc. (2016): ROUND Refill. Modernize the medicine cabinet. Online verfügbar unter https://roundhealth.co/refill/, zuletzt geprüft am 05.10.2016.</w:t>
      </w:r>
    </w:p>
    <w:p w14:paraId="3685C200" w14:textId="1CBCD4F0" w:rsidR="005326DF" w:rsidRDefault="005326DF" w:rsidP="005326DF">
      <w:pPr>
        <w:pStyle w:val="CitaviBibliographyEntry"/>
      </w:pPr>
      <w:bookmarkStart w:id="250" w:name="_CTVL0017d244334e7764a40a18567b28453c319"/>
      <w:bookmarkEnd w:id="249"/>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w:t>
      </w:r>
      <w:r w:rsidR="002959E4">
        <w:t>Prozent</w:t>
      </w:r>
      <w:r>
        <w:t>20Classen.pdf.</w:t>
      </w:r>
    </w:p>
    <w:p w14:paraId="1B777FD4" w14:textId="77777777" w:rsidR="005326DF" w:rsidRDefault="005326DF" w:rsidP="005326DF">
      <w:pPr>
        <w:pStyle w:val="CitaviBibliographyEntry"/>
      </w:pPr>
      <w:bookmarkStart w:id="251" w:name="_CTVL001c5a84e9d3b8b4ba9a8d49a6c653a26cc"/>
      <w:bookmarkEnd w:id="250"/>
      <w:r>
        <w:t>Dachverband Adherence e.V. (2011): Compliance vs. Adherence. Online verfügbar unter http://www.dv-adherence.de/index.php/compliance-vs-adherence.html, zuletzt aktualisiert am 08.10.2016.</w:t>
      </w:r>
    </w:p>
    <w:p w14:paraId="249CA08E" w14:textId="77777777" w:rsidR="005326DF" w:rsidRDefault="005326DF" w:rsidP="005326DF">
      <w:pPr>
        <w:pStyle w:val="CitaviBibliographyEntry"/>
      </w:pPr>
      <w:bookmarkStart w:id="252" w:name="_CTVL001b609d862b96447bab23544ec0efe7292"/>
      <w:bookmarkEnd w:id="251"/>
      <w:r>
        <w:lastRenderedPageBreak/>
        <w:t>Doh, Michael (2012): Der ältere Mensch und die Mediatisierung – Entwicklungslinien, Potenziale und Barrieren des Internets. Online verfügbar unter http://digitale-chancen.de/assets/includes/sendtext.cfm?aus=11&amp;key=1048.</w:t>
      </w:r>
    </w:p>
    <w:p w14:paraId="737BFE13" w14:textId="77777777" w:rsidR="005326DF" w:rsidRDefault="005326DF" w:rsidP="005326DF">
      <w:pPr>
        <w:pStyle w:val="CitaviBibliographyEntry"/>
      </w:pPr>
      <w:bookmarkStart w:id="253" w:name="_CTVL00155f5b78c31364566926dbc0dff477d13"/>
      <w:bookmarkEnd w:id="252"/>
      <w:r>
        <w:t>dr Poket Sp. z o.o. (o. J.): Pillbox by Dr Poket. Online verfügbar unter http://getthepillbox.com, zuletzt geprüft am 05.10.2016.</w:t>
      </w:r>
    </w:p>
    <w:p w14:paraId="03BB933A" w14:textId="77777777" w:rsidR="005326DF" w:rsidRDefault="005326DF" w:rsidP="005326DF">
      <w:pPr>
        <w:pStyle w:val="CitaviBibliographyEntry"/>
      </w:pPr>
      <w:bookmarkStart w:id="254" w:name="_CTVL0014abda80da3344ed1835f7cbbec54e901"/>
      <w:bookmarkEnd w:id="253"/>
      <w:r>
        <w:t>Ehlert, Ulrike (Hg.) (2016): Verhaltensmedizin. 2., vollständig überarbeitete und aktualisierte Auflage. Berlin, Heidelberg: Springer (Springer-Lehrbuch). Online verfügbar unter http://dx.doi.org/10.1007/978-3-662-48035-9.</w:t>
      </w:r>
    </w:p>
    <w:p w14:paraId="02E45042" w14:textId="77777777" w:rsidR="005326DF" w:rsidRDefault="005326DF" w:rsidP="005326DF">
      <w:pPr>
        <w:pStyle w:val="CitaviBibliographyEntry"/>
      </w:pPr>
      <w:bookmarkStart w:id="255" w:name="_CTVL0017466af333e0a4a24b06f611624ae9840"/>
      <w:bookmarkEnd w:id="254"/>
      <w:r>
        <w:t>Friesdorf, W.; Heine, A. (2007): sentha - seniorengerechte Technik im häuslichen Alltag: Ein Forschungsbericht mit integriertem Roman: Springer Berlin Heidelberg. Online verfügbar unter https://books.google.de/books?id=RvkmBAAAQBAJ.</w:t>
      </w:r>
    </w:p>
    <w:p w14:paraId="33B6FF9E" w14:textId="77777777" w:rsidR="005326DF" w:rsidRDefault="005326DF" w:rsidP="005326DF">
      <w:pPr>
        <w:pStyle w:val="CitaviBibliographyEntry"/>
      </w:pPr>
      <w:bookmarkStart w:id="256" w:name="_CTVL00113cacf6c5537499d90831e5a02c3dfd8"/>
      <w:bookmarkEnd w:id="255"/>
      <w:r>
        <w:t>Füeßl, Hermann; Middeke, Martin; Würtemberger, G. (2014): Anamnese und klinische Untersuchung. [Audios zu Herz- und Lungenauskultation plus Untersuchungsfilm online ; + campus.thieme.de]. 5., aktualisierte Auflage. Stuttgart: Thieme (Duale Reihe).</w:t>
      </w:r>
    </w:p>
    <w:p w14:paraId="1A9630A2" w14:textId="77777777" w:rsidR="005326DF" w:rsidRDefault="005326DF" w:rsidP="005326DF">
      <w:pPr>
        <w:pStyle w:val="CitaviBibliographyEntry"/>
      </w:pPr>
      <w:bookmarkStart w:id="257" w:name="_CTVL0019bf619fe71c247a8808c95c14257adef"/>
      <w:bookmarkEnd w:id="256"/>
      <w:r>
        <w:t>Georgieff, Peter (2008): Marktpotenziale IT-unterstützter Pflege für ein selbstbestimmtes Altern: MFG Stiftung Baden-Württemberg.</w:t>
      </w:r>
    </w:p>
    <w:p w14:paraId="2E79FF77" w14:textId="77777777" w:rsidR="005326DF" w:rsidRDefault="005326DF" w:rsidP="005326DF">
      <w:pPr>
        <w:pStyle w:val="CitaviBibliographyEntry"/>
      </w:pPr>
      <w:bookmarkStart w:id="258" w:name="_CTVL001889e6f64af384716a310b76830e71846"/>
      <w:bookmarkEnd w:id="257"/>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3112DC25" w14:textId="77777777" w:rsidR="005326DF" w:rsidRDefault="005326DF" w:rsidP="005326DF">
      <w:pPr>
        <w:pStyle w:val="CitaviBibliographyEntry"/>
      </w:pPr>
      <w:bookmarkStart w:id="259" w:name="_CTVL0013389f7585f7b499eaf4dce8a447aaf51"/>
      <w:bookmarkEnd w:id="258"/>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09C73C9" w14:textId="77777777" w:rsidR="005326DF" w:rsidRDefault="005326DF" w:rsidP="005326DF">
      <w:pPr>
        <w:pStyle w:val="CitaviBibliographyEntry"/>
      </w:pPr>
      <w:bookmarkStart w:id="260" w:name="_CTVL00159cbe27619de4488bf4ca4861a97df7b"/>
      <w:bookmarkEnd w:id="259"/>
      <w:r>
        <w:t>Gould, Odette N.; Todd, Laura; Irvine-Meek, Janice (2009): Adherence devices in a community sample. How are pillboxes used? (1).</w:t>
      </w:r>
    </w:p>
    <w:p w14:paraId="256CB822" w14:textId="77777777" w:rsidR="005326DF" w:rsidRDefault="005326DF" w:rsidP="005326DF">
      <w:pPr>
        <w:pStyle w:val="CitaviBibliographyEntry"/>
      </w:pPr>
      <w:bookmarkStart w:id="261" w:name="_CTVL00162a0b79b93b741cdb0f09d624c4e37e3"/>
      <w:bookmarkEnd w:id="260"/>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F144854" w14:textId="77777777" w:rsidR="005326DF" w:rsidRDefault="005326DF" w:rsidP="005326DF">
      <w:pPr>
        <w:pStyle w:val="CitaviBibliographyEntry"/>
      </w:pPr>
      <w:bookmarkStart w:id="262" w:name="_CTVL001f83b88341bee495e8a7717b0767c220a"/>
      <w:bookmarkEnd w:id="261"/>
      <w:r>
        <w:t>Hagan, Pat (2015): THE TRUE COST OF MEDICATION NON-ADHERENCE. Online verfügbar unter http://www.letstakecareofit.com/wp-content/uploads/2015/10/The-True-Cost-of-Medication-Non-Adherence-Report.pdf.</w:t>
      </w:r>
    </w:p>
    <w:p w14:paraId="19180C33" w14:textId="77777777" w:rsidR="005326DF" w:rsidRDefault="005326DF" w:rsidP="005326DF">
      <w:pPr>
        <w:pStyle w:val="CitaviBibliographyEntry"/>
      </w:pPr>
      <w:bookmarkStart w:id="263" w:name="_CTVL001a7680e004c3c4c699743099fa4acb028"/>
      <w:bookmarkEnd w:id="262"/>
      <w:r>
        <w:t>Hayes, Tamara L.; Cobbinah, Kofi; Dishongh, Terry; Kaye, Jeffrey A.; Kimel, Janna; Labhard, Michael et al. (2009): A study of medication-taking and unobtrusive, intelligent reminding (8).</w:t>
      </w:r>
    </w:p>
    <w:p w14:paraId="038EBE01" w14:textId="77777777" w:rsidR="005326DF" w:rsidRDefault="005326DF" w:rsidP="005326DF">
      <w:pPr>
        <w:pStyle w:val="CitaviBibliographyEntry"/>
      </w:pPr>
      <w:bookmarkStart w:id="264" w:name="_CTVL001df284c37d4ca4ee09f1a3ae236a224a8"/>
      <w:bookmarkEnd w:id="263"/>
      <w:r>
        <w:t>HERO Health LLC (2016): Hero. Online verfügbar unter https://herohealth.com, zuletzt geprüft am 05.10.2016.</w:t>
      </w:r>
    </w:p>
    <w:p w14:paraId="513A2F45" w14:textId="77777777" w:rsidR="005326DF" w:rsidRDefault="005326DF" w:rsidP="005326DF">
      <w:pPr>
        <w:pStyle w:val="CitaviBibliographyEntry"/>
      </w:pPr>
      <w:bookmarkStart w:id="265" w:name="_CTVL0019756b140bb4948f79950206949a31b73"/>
      <w:bookmarkEnd w:id="264"/>
      <w:r>
        <w:t>Hoffmann, Elke; Gordo, Laura Romeu; Nowossadeck, Sonja (2014): Lebenssituation älterer Menschen in Deutschland. Hg. v. Deutsches Zentrum für Altersfragen.</w:t>
      </w:r>
    </w:p>
    <w:p w14:paraId="228603DF" w14:textId="77777777" w:rsidR="005326DF" w:rsidRDefault="005326DF" w:rsidP="005326DF">
      <w:pPr>
        <w:pStyle w:val="CitaviBibliographyEntry"/>
      </w:pPr>
      <w:bookmarkStart w:id="266" w:name="_CTVL001b2b2ea6be52b4f22b1c5cacc070211a8"/>
      <w:bookmarkEnd w:id="265"/>
      <w:r>
        <w:t>Joyce A. Cramer; Richard H. Mattson, M. D.; Mary L. Prevey, PhD; Richard D. Scheyer, M. D.; Valinda L. Ouellette, R. N. (1989): How Often Is Medication Taken as Prescribed? A Novel Assessment Technique. In: JAMA (Hg.): The Journal of the American Medical Association. 262. Aufl. (11).</w:t>
      </w:r>
    </w:p>
    <w:p w14:paraId="0C1C9E44" w14:textId="77777777" w:rsidR="005326DF" w:rsidRDefault="005326DF" w:rsidP="005326DF">
      <w:pPr>
        <w:pStyle w:val="CitaviBibliographyEntry"/>
      </w:pPr>
      <w:bookmarkStart w:id="267" w:name="_CTVL00112d50ec64d90464482f8d1736cd63dd1"/>
      <w:bookmarkEnd w:id="266"/>
      <w:r>
        <w:lastRenderedPageBreak/>
        <w:t>Keding, Hannah; Eggen, Bernd (2011): Wohnsituation älterer Menschen in BadenWürttemberg und Deutschland. In: Statistisches Landesamt Baden-Württemberg (Hg.): Statistisches Monatsheft Baden-Württemberg. Stuttgart, S. 12–19.</w:t>
      </w:r>
    </w:p>
    <w:p w14:paraId="0CFD0220" w14:textId="77777777" w:rsidR="005326DF" w:rsidRDefault="005326DF" w:rsidP="005326DF">
      <w:pPr>
        <w:pStyle w:val="CitaviBibliographyEntry"/>
      </w:pPr>
      <w:bookmarkStart w:id="268" w:name="_CTVL0016b8b5fc0ce7e4566a8c8f741077b25e4"/>
      <w:bookmarkEnd w:id="267"/>
      <w:r>
        <w:t>Kirch, Wilhelm; Hoffmann, Thomas; Pfaff, Holger (2012): Prävention und Versorgung. 1. Aufl. s.l.: Georg Thieme Verlag KG. Online verfügbar unter http://ebooks.thieme.de/9783131694515.</w:t>
      </w:r>
    </w:p>
    <w:p w14:paraId="01E1F4DF" w14:textId="77777777" w:rsidR="005326DF" w:rsidRDefault="005326DF" w:rsidP="005326DF">
      <w:pPr>
        <w:pStyle w:val="CitaviBibliographyEntry"/>
      </w:pPr>
      <w:bookmarkStart w:id="269" w:name="_CTVL001f0fb989e721842b89a669301ae019e11"/>
      <w:bookmarkEnd w:id="268"/>
      <w:r>
        <w:t>Köther, I. (2007): Thiemes Altenpflege: Thieme.</w:t>
      </w:r>
    </w:p>
    <w:p w14:paraId="511866DC" w14:textId="77777777" w:rsidR="005326DF" w:rsidRDefault="005326DF" w:rsidP="005326DF">
      <w:pPr>
        <w:pStyle w:val="CitaviBibliographyEntry"/>
      </w:pPr>
      <w:bookmarkStart w:id="270" w:name="_CTVL001b248b480bd2c4574969f261c0030da0b"/>
      <w:bookmarkEnd w:id="269"/>
      <w:r>
        <w:t>Luga, Aurel O.; McGuire, Maura (2014): Adherence and health care costs. In: Dove Press (Hg.): Journal of Risk Management and Healthcare Policy, S. 35–44. Online verfügbar unter http://www.ncbi.nlm.nih.gov/pmc/articles/PMC3934668/pdf/rmhp-7-035.pdf.</w:t>
      </w:r>
    </w:p>
    <w:p w14:paraId="4E764ED5" w14:textId="77777777" w:rsidR="005326DF" w:rsidRDefault="005326DF" w:rsidP="005326DF">
      <w:pPr>
        <w:pStyle w:val="CitaviBibliographyEntry"/>
      </w:pPr>
      <w:bookmarkStart w:id="271" w:name="_CTVL001b363576cc49e4699b92ca2e329b73a4b"/>
      <w:bookmarkEnd w:id="270"/>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60AC0051" w14:textId="77777777" w:rsidR="005326DF" w:rsidRDefault="005326DF" w:rsidP="005326DF">
      <w:pPr>
        <w:pStyle w:val="CitaviBibliographyEntry"/>
      </w:pPr>
      <w:bookmarkStart w:id="272" w:name="_CTVL00172390d328ea043f491f0e1107720a4cf"/>
      <w:bookmarkEnd w:id="271"/>
      <w:r>
        <w:t>Medminder (o. J.): Jon – Locked Pill Dispenser. Online verfügbar unter https://www.medminder.com/pill-dispensers-2/jon-locked-pill-dispenser/, zuletzt geprüft am 06.10.2016.</w:t>
      </w:r>
    </w:p>
    <w:p w14:paraId="225A6491" w14:textId="77777777" w:rsidR="005326DF" w:rsidRDefault="005326DF" w:rsidP="005326DF">
      <w:pPr>
        <w:pStyle w:val="CitaviBibliographyEntry"/>
      </w:pPr>
      <w:bookmarkStart w:id="273" w:name="_CTVL001a8aa7f5d99bb4059a109cfc223362a96"/>
      <w:bookmarkEnd w:id="272"/>
      <w:r>
        <w:t>MedSignals / VitalSignals LLC (2014): MedSignals® Pill Case/Monitor. Online verfügbar unter http://www.medsignals.com/medsignals-pill-case, zuletzt geprüft am 05.10.2016.</w:t>
      </w:r>
    </w:p>
    <w:p w14:paraId="0FAD99F0" w14:textId="77777777" w:rsidR="005326DF" w:rsidRDefault="005326DF" w:rsidP="005326DF">
      <w:pPr>
        <w:pStyle w:val="CitaviBibliographyEntry"/>
      </w:pPr>
      <w:bookmarkStart w:id="274" w:name="_CTVL001e001c1bce9e646df9b862849b6016ddf"/>
      <w:bookmarkEnd w:id="273"/>
      <w:r>
        <w:t>Müller, Lotti; Petzold, Hilarion G. (2009): Resilienz und protektive Faktoren im Alter und ihre Bedeutung für den Social Support und die Psychotherapie bei älteren Menschen. Hg. v. Europäische Akademie für psychosoziale Gesundheit.</w:t>
      </w:r>
    </w:p>
    <w:p w14:paraId="2AC34EC5" w14:textId="77777777" w:rsidR="005326DF" w:rsidRDefault="005326DF" w:rsidP="005326DF">
      <w:pPr>
        <w:pStyle w:val="CitaviBibliographyEntry"/>
      </w:pPr>
      <w:bookmarkStart w:id="275" w:name="_CTVL00151a65ecac26342269711b00ad809971b"/>
      <w:bookmarkEnd w:id="274"/>
      <w:r>
        <w:t>Nadhem Kachroudi: Ambient Assisted Living.</w:t>
      </w:r>
    </w:p>
    <w:p w14:paraId="48989F82" w14:textId="77777777" w:rsidR="005326DF" w:rsidRDefault="005326DF" w:rsidP="005326DF">
      <w:pPr>
        <w:pStyle w:val="CitaviBibliographyEntry"/>
      </w:pPr>
      <w:bookmarkStart w:id="276" w:name="_CTVL001ee77c3c7467849f2982e5fae2293d35d"/>
      <w:bookmarkEnd w:id="275"/>
      <w:r>
        <w:t>Pack, Jochen (2000): Zukunftsreport demographischer Wandel. Innovationsfähigkeit in einer alternden Gesellschaft. Bonn: bmb+f, Bundesministerium für Bildung und Forschung.</w:t>
      </w:r>
    </w:p>
    <w:p w14:paraId="6C7EBE17" w14:textId="77777777" w:rsidR="005326DF" w:rsidRDefault="005326DF" w:rsidP="005326DF">
      <w:pPr>
        <w:pStyle w:val="CitaviBibliographyEntry"/>
      </w:pPr>
      <w:bookmarkStart w:id="277" w:name="_CTVL0015204873007f141879e0245c1ff49e189"/>
      <w:bookmarkEnd w:id="276"/>
      <w:r>
        <w:t>Peter Georgieff (2009): Aktives Alter(n) und Technik. Nutzung der Informations- und Kommunikationstechnik (IKT) zur Erhaltung und Betreuung der Gesundheit älterer Menschen zu Hause. Hg. v. Fraunhofer-Institut für System- und Innovationsforschung.</w:t>
      </w:r>
    </w:p>
    <w:p w14:paraId="7F7E1CE5" w14:textId="77777777" w:rsidR="005326DF" w:rsidRDefault="005326DF" w:rsidP="005326DF">
      <w:pPr>
        <w:pStyle w:val="CitaviBibliographyEntry"/>
      </w:pPr>
      <w:bookmarkStart w:id="278" w:name="_CTVL00103665879cc2544cb99e76aae26cf17ed"/>
      <w:bookmarkEnd w:id="277"/>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5DA68C52" w14:textId="77777777" w:rsidR="005326DF" w:rsidRDefault="005326DF" w:rsidP="005326DF">
      <w:pPr>
        <w:pStyle w:val="CitaviBibliographyEntry"/>
      </w:pPr>
      <w:bookmarkStart w:id="279" w:name="_CTVL0010ab5d93200024ef080b539bb05ea4e5c"/>
      <w:bookmarkEnd w:id="278"/>
      <w:r>
        <w:t>Renteln-Kruse, W.; Frilling, B.; Neumann, L.; Kuhlmey, A. (2014): Arzneimittel im Alter: De Gruyter.</w:t>
      </w:r>
    </w:p>
    <w:p w14:paraId="37931CF1" w14:textId="77777777" w:rsidR="005326DF" w:rsidRDefault="005326DF" w:rsidP="005326DF">
      <w:pPr>
        <w:pStyle w:val="CitaviBibliographyEntry"/>
      </w:pPr>
      <w:bookmarkStart w:id="280" w:name="_CTVL00161109b8704304c9ab772060dded12a78"/>
      <w:bookmarkEnd w:id="279"/>
      <w:r>
        <w:t>Rödel, Susanne (2012): Adhärenz in Zahlen: großes Problem, großes Potenzial. Online verfügbar unter http://www.healthcaremarketingblog.de/non-adhaerenz-kosten-folgen-potenzial, zuletzt geprüft am 08.10.2016.</w:t>
      </w:r>
    </w:p>
    <w:p w14:paraId="037057EE" w14:textId="77777777" w:rsidR="005326DF" w:rsidRDefault="005326DF" w:rsidP="005326DF">
      <w:pPr>
        <w:pStyle w:val="CitaviBibliographyEntry"/>
      </w:pPr>
      <w:bookmarkStart w:id="281" w:name="_CTVL0013576f2aade584cf7b22c317ea1003249"/>
      <w:bookmarkEnd w:id="280"/>
      <w:r>
        <w:t>Sackmann, Reinhold (2007): Lebenslaufanalyse und Biografieforschung. Eine Einführung. 1. Aufl. Wiesbaden: VS Verlag für Sozialwissenschaften / GWV Fachverlage GmbH Wiesbaden (Studienskripten zur Soziologie). Online verfügbar unter http://dx.doi.org/10.1007/978-3-531-90606-5.</w:t>
      </w:r>
    </w:p>
    <w:p w14:paraId="7EC89505" w14:textId="77777777" w:rsidR="005326DF" w:rsidRDefault="005326DF" w:rsidP="005326DF">
      <w:pPr>
        <w:pStyle w:val="CitaviBibliographyEntry"/>
      </w:pPr>
      <w:bookmarkStart w:id="282" w:name="_CTVL001582481cde3d8446d9732b85342f85cb0"/>
      <w:bookmarkEnd w:id="281"/>
      <w:r>
        <w:t xml:space="preserve">Salgia, Aakash Sunil; Ganesan, K.; Raghunath, Ashwin (2015): Smart Pill Box. In: </w:t>
      </w:r>
      <w:bookmarkEnd w:id="282"/>
      <w:r w:rsidRPr="005326DF">
        <w:rPr>
          <w:i/>
        </w:rPr>
        <w:t xml:space="preserve">Indian Journal of Science and Technology </w:t>
      </w:r>
      <w:r w:rsidRPr="005326DF">
        <w:t>8 (S2), S. 95. DOI: 10.17485/ijst/2015/v8iS2/58744.</w:t>
      </w:r>
    </w:p>
    <w:p w14:paraId="2C7E9E95" w14:textId="77777777" w:rsidR="005326DF" w:rsidRDefault="005326DF" w:rsidP="005326DF">
      <w:pPr>
        <w:pStyle w:val="CitaviBibliographyEntry"/>
      </w:pPr>
      <w:bookmarkStart w:id="283" w:name="_CTVL001ca0b04c9131f4d6389b1b393d1bff40c"/>
      <w:r>
        <w:lastRenderedPageBreak/>
        <w:t>Schneekloth, U.; Wahl, H. W. (2008): Selbständigkeit und Hilfebedarf bei älteren Menschen in Privathaushalten: Pflegearrangements, Demenz, Versorgungsangebote: Kohlhammer. Online verfügbar unter https://books.google.de/books?id=jyu-Os6LcnoC.</w:t>
      </w:r>
    </w:p>
    <w:p w14:paraId="70FF2099" w14:textId="77777777" w:rsidR="005326DF" w:rsidRDefault="005326DF" w:rsidP="005326DF">
      <w:pPr>
        <w:pStyle w:val="CitaviBibliographyEntry"/>
      </w:pPr>
      <w:bookmarkStart w:id="284" w:name="_CTVL001357d9b9957e04c8086afe33b4812f37e"/>
      <w:bookmarkEnd w:id="283"/>
      <w:r>
        <w:t>SMRXT INC (2015): SMRxT. Online verfügbar unter https://www.smrxt.com, zuletzt geprüft am 06.10.2016.</w:t>
      </w:r>
    </w:p>
    <w:p w14:paraId="4A4D3AD6" w14:textId="32C74174" w:rsidR="005326DF" w:rsidRDefault="005326DF" w:rsidP="005326DF">
      <w:pPr>
        <w:pStyle w:val="CitaviBibliographyEntry"/>
      </w:pPr>
      <w:bookmarkStart w:id="285" w:name="_CTVL00154d7019342664800be5d0e4067963b73"/>
      <w:bookmarkEnd w:id="284"/>
      <w:r>
        <w:t>Statista (2016): Anzahl der Geburten und der Sterbefälle in Deutschland in den Jahren von 1950 bis 2015. Online verfügbar unter http://images.google.de/imgres?imgurl=http</w:t>
      </w:r>
      <w:r w:rsidR="002959E4">
        <w:t>Prozent</w:t>
      </w:r>
      <w:r>
        <w:t>3A</w:t>
      </w:r>
      <w:r w:rsidR="002959E4">
        <w:t>Prozent</w:t>
      </w:r>
      <w:r>
        <w:t>2F</w:t>
      </w:r>
      <w:r w:rsidR="002959E4">
        <w:t>Prozent</w:t>
      </w:r>
      <w:r>
        <w:t>2Fde.statista.com</w:t>
      </w:r>
      <w:r w:rsidR="002959E4">
        <w:t>Prozent</w:t>
      </w:r>
      <w:r>
        <w:t>2Fgraphic</w:t>
      </w:r>
      <w:r w:rsidR="002959E4">
        <w:t>Prozent</w:t>
      </w:r>
      <w:r>
        <w:t>2F1</w:t>
      </w:r>
      <w:r w:rsidR="002959E4">
        <w:t>Prozent</w:t>
      </w:r>
      <w:r>
        <w:t>2F161831</w:t>
      </w:r>
      <w:r w:rsidR="002959E4">
        <w:t>Prozent</w:t>
      </w:r>
      <w:r>
        <w:t>2Fgegenueberstellung-von-geburten-und-todesfaellen-in-deutschland.jpg&amp;imgrefurl=http</w:t>
      </w:r>
      <w:r w:rsidR="002959E4">
        <w:t>Prozent</w:t>
      </w:r>
      <w:r>
        <w:t>3A</w:t>
      </w:r>
      <w:r w:rsidR="002959E4">
        <w:t>Prozent</w:t>
      </w:r>
      <w:r>
        <w:t>2F</w:t>
      </w:r>
      <w:r w:rsidR="002959E4">
        <w:t>Prozent</w:t>
      </w:r>
      <w:r>
        <w:t>2Fde.statista.com</w:t>
      </w:r>
      <w:r w:rsidR="002959E4">
        <w:t>Prozent</w:t>
      </w:r>
      <w:r>
        <w:t>2Fstatistik</w:t>
      </w:r>
      <w:r w:rsidR="002959E4">
        <w:t>Prozent</w:t>
      </w:r>
      <w:r>
        <w:t>2Fdaten</w:t>
      </w:r>
      <w:r w:rsidR="002959E4">
        <w:t>Prozent</w:t>
      </w:r>
      <w:r>
        <w:t>2Fstudie</w:t>
      </w:r>
      <w:r w:rsidR="002959E4">
        <w:t>Prozent</w:t>
      </w:r>
      <w:r>
        <w:t>2F161831</w:t>
      </w:r>
      <w:r w:rsidR="002959E4">
        <w:t>Prozent</w:t>
      </w:r>
      <w:r>
        <w:t>2Fumfrage</w:t>
      </w:r>
      <w:r w:rsidR="002959E4">
        <w:t>Prozent</w:t>
      </w:r>
      <w:r>
        <w:t>2Fgegenueberstellung-von-geburten-und-todesfaellen-in-deutschland</w:t>
      </w:r>
      <w:r w:rsidR="002959E4">
        <w:t>Prozent</w:t>
      </w:r>
      <w:r>
        <w:t>2F&amp;h=716&amp;w=1000&amp;tbnid=cJoSdPuElgcObM</w:t>
      </w:r>
      <w:r w:rsidR="002959E4">
        <w:t>Prozent</w:t>
      </w:r>
      <w:r>
        <w:t>3A&amp;docid=AoMaBUWUkNfMxM&amp;ei=HyflV5vJAcLlUfPxuIAK&amp;tbm=isch&amp;client=opera&amp;iact=rc&amp;uact=3&amp;dur=699&amp;page=0&amp;start=0&amp;ndsp=16&amp;ved=0ahUKEwjb1MTBxaXPAhXCchQKHfM4DqAQMwgpKAswCw&amp;bih=630&amp;biw=1366, zuletzt geprüft am 07.10.2016.</w:t>
      </w:r>
    </w:p>
    <w:p w14:paraId="4AE62DA2" w14:textId="77777777" w:rsidR="005326DF" w:rsidRDefault="005326DF" w:rsidP="005326DF">
      <w:pPr>
        <w:pStyle w:val="CitaviBibliographyEntry"/>
      </w:pPr>
      <w:bookmarkStart w:id="286" w:name="_CTVL001d8b7b6bab52c4b269523fc4682bd88cf"/>
      <w:bookmarkEnd w:id="285"/>
      <w:r>
        <w:t>Statistisches Bundesamt (2015): Koordinierte Bevölkerungsvoruasberechnung für Deutschland. Online verfügbar unter http://www.destatis.de/bevoelkerungspyramide/, zuletzt geprüft am 02.10.2016.</w:t>
      </w:r>
    </w:p>
    <w:p w14:paraId="6BCA7DA3" w14:textId="77777777" w:rsidR="005326DF" w:rsidRDefault="005326DF" w:rsidP="005326DF">
      <w:pPr>
        <w:pStyle w:val="CitaviBibliographyEntry"/>
      </w:pPr>
      <w:bookmarkStart w:id="287" w:name="_CTVL001e04693e9b6c0486b9d9ef4c70eeb58e8"/>
      <w:bookmarkEnd w:id="286"/>
      <w:r>
        <w:t>Statistisches Landesamt Baden-Württemberg (Hg.) (2011): Statistisches Monatsheft Baden-Württemberg. Stuttgart.</w:t>
      </w:r>
    </w:p>
    <w:p w14:paraId="1933362A" w14:textId="77777777" w:rsidR="005326DF" w:rsidRDefault="005326DF" w:rsidP="005326DF">
      <w:pPr>
        <w:pStyle w:val="CitaviBibliographyEntry"/>
      </w:pPr>
      <w:bookmarkStart w:id="288" w:name="_CTVL00187d67e6315b44b1f9a5da39ed4e2c6f1"/>
      <w:bookmarkEnd w:id="287"/>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74B26B53" w14:textId="77777777" w:rsidR="005326DF" w:rsidRDefault="005326DF" w:rsidP="005326DF">
      <w:pPr>
        <w:pStyle w:val="CitaviBibliographyEntry"/>
      </w:pPr>
      <w:bookmarkStart w:id="289" w:name="_CTVL001fdf64d49c0374fbb9f6be55e60e0e008"/>
      <w:bookmarkEnd w:id="288"/>
      <w:r>
        <w:t>Theussig, Sören (2012): AAL für ALLE? Nutzerakzeptanz-Steigerung von altersgerechten Assistenzsystemen (AAL) durch den Ansatz des Universal Design und Nutzerintegration. Online verfügbar unter http://nullbarriere.de/aal-fuer-alle.htm, zuletzt geprüft am 14.10.2016.</w:t>
      </w:r>
    </w:p>
    <w:p w14:paraId="2CF8BD92" w14:textId="77777777" w:rsidR="005326DF" w:rsidRDefault="005326DF" w:rsidP="005326DF">
      <w:pPr>
        <w:pStyle w:val="CitaviBibliographyEntry"/>
      </w:pPr>
      <w:bookmarkStart w:id="290" w:name="_CTVL0015b250e0c8efb46ae892ed3b68e8b73c7"/>
      <w:bookmarkEnd w:id="289"/>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7C53A45" w14:textId="77777777" w:rsidR="005326DF" w:rsidRDefault="005326DF" w:rsidP="005326DF">
      <w:pPr>
        <w:pStyle w:val="CitaviBibliographyEntry"/>
      </w:pPr>
      <w:bookmarkStart w:id="291" w:name="_CTVL0013febbee27294488d9e98827bfba96e01"/>
      <w:bookmarkEnd w:id="290"/>
      <w:r>
        <w:t xml:space="preserve">Tomita, Machiko R.; Mann, William C.; Fraas, Linda F.; Stanton, Kathleen M. (2004): Predictors of the Use of Assistive Devices that Address Physical Impairments Among Community-Based Frail Elders. In: </w:t>
      </w:r>
      <w:bookmarkEnd w:id="291"/>
      <w:r w:rsidRPr="005326DF">
        <w:rPr>
          <w:i/>
        </w:rPr>
        <w:t xml:space="preserve">j appl gerontol </w:t>
      </w:r>
      <w:r w:rsidRPr="005326DF">
        <w:t>23 (2), S. 141–155. DOI: 10.1177/0733464804265606.</w:t>
      </w:r>
    </w:p>
    <w:p w14:paraId="6DB19995" w14:textId="77777777" w:rsidR="005326DF" w:rsidRDefault="005326DF" w:rsidP="005326DF">
      <w:pPr>
        <w:pStyle w:val="CitaviBibliographyEntry"/>
      </w:pPr>
      <w:bookmarkStart w:id="292" w:name="_CTVL00112c44df0467e4de1976b0abfa24e2f3b"/>
      <w:r>
        <w:t>Tricella Inc. (2015): Pillbox by Tricella. Online verfügbar unter http://www.tricella.com, zuletzt geprüft am 06.10.2016.</w:t>
      </w:r>
    </w:p>
    <w:p w14:paraId="57526C77" w14:textId="77777777" w:rsidR="005326DF" w:rsidRDefault="005326DF" w:rsidP="005326DF">
      <w:pPr>
        <w:pStyle w:val="CitaviBibliographyEntry"/>
      </w:pPr>
      <w:bookmarkStart w:id="293" w:name="_CTVL00176b99440310d4b12bdcdd447df8f14f6"/>
      <w:bookmarkEnd w:id="292"/>
      <w:r>
        <w:t xml:space="preserve">van den Boogaard, Jossy; Lyimo, Ramsey A.; Boeree, Martin J.; Kibiki, Gibson S.; Aarnoutse, Rob E. (2011): Electronic monitoring of treatment adherence and validation of alternative adherence measures in tuberculosis patients: a pilot study. In: </w:t>
      </w:r>
      <w:bookmarkEnd w:id="293"/>
      <w:r w:rsidRPr="005326DF">
        <w:rPr>
          <w:i/>
        </w:rPr>
        <w:t xml:space="preserve">Bulletin of the World Health Organization </w:t>
      </w:r>
      <w:r w:rsidRPr="005326DF">
        <w:t>89 (9), S. 632–639. DOI: 10.2471/BLT.11.086462.</w:t>
      </w:r>
    </w:p>
    <w:p w14:paraId="3DF103EB" w14:textId="77777777" w:rsidR="005326DF" w:rsidRDefault="005326DF" w:rsidP="005326DF">
      <w:pPr>
        <w:pStyle w:val="CitaviBibliographyEntry"/>
      </w:pPr>
      <w:bookmarkStart w:id="294" w:name="_CTVL001a3e301fa733f4818ac48c6d44a177d19"/>
      <w:r>
        <w:t>WEALTHTAXI (o. J.): Product Description. Online verfügbar unter http://www.getiremember.com/Home/Description?Length=4, zuletzt geprüft am 06.10.2016.</w:t>
      </w:r>
    </w:p>
    <w:p w14:paraId="2940D2D6" w14:textId="623011F5" w:rsidR="009D42D9" w:rsidRPr="00F51116" w:rsidRDefault="005326DF" w:rsidP="005326DF">
      <w:pPr>
        <w:pStyle w:val="CitaviBibliographyEntry"/>
      </w:pPr>
      <w:bookmarkStart w:id="295" w:name="_CTVL001158081f0142542deafaecc3d5386ad04"/>
      <w:bookmarkEnd w:id="294"/>
      <w:r>
        <w:lastRenderedPageBreak/>
        <w:t>Weineck, Jürgen (2004): Sportbiologie. 9. Aufl. Balingen: Spitta-Verl.</w:t>
      </w:r>
      <w:bookmarkEnd w:id="295"/>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296" w:name="_CTVL001cb0080da91454f4e903a83699d3e23b8"/>
    </w:p>
    <w:bookmarkEnd w:id="296"/>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297" w:name="_Toc314399566"/>
      <w:bookmarkStart w:id="298" w:name="_Toc428201629"/>
      <w:bookmarkStart w:id="299" w:name="_Toc462231048"/>
      <w:bookmarkStart w:id="300" w:name="_Toc476173556"/>
      <w:r w:rsidRPr="00E238E9">
        <w:rPr>
          <w:color w:val="4F81BD" w:themeColor="accent1"/>
        </w:rPr>
        <w:lastRenderedPageBreak/>
        <w:t>Ehrenwörtliche Erklärung</w:t>
      </w:r>
      <w:bookmarkEnd w:id="297"/>
      <w:bookmarkEnd w:id="298"/>
      <w:bookmarkEnd w:id="299"/>
      <w:bookmarkEnd w:id="300"/>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46"/>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185BB" w14:textId="77777777" w:rsidR="00850692" w:rsidRDefault="00850692" w:rsidP="00AD0E32">
      <w:r>
        <w:separator/>
      </w:r>
    </w:p>
  </w:endnote>
  <w:endnote w:type="continuationSeparator" w:id="0">
    <w:p w14:paraId="585F9695" w14:textId="77777777" w:rsidR="00850692" w:rsidRDefault="00850692"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F393F" w14:textId="77777777" w:rsidR="00CD0712" w:rsidRDefault="00CD071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1CAE8E3" w:rsidR="00CD0712" w:rsidRPr="00451896" w:rsidRDefault="00CD0712"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36299" w:rsidRPr="00636299">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CD0712" w:rsidRPr="00451896" w:rsidRDefault="00CD0712">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CC76D" w14:textId="77777777" w:rsidR="00CD0712" w:rsidRDefault="00CD071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5140AD10" w:rsidR="00CD0712" w:rsidRPr="00451896" w:rsidRDefault="00CD0712"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5E7358" w:rsidRPr="005E7358">
      <w:rPr>
        <w:rFonts w:ascii="Arial" w:eastAsiaTheme="majorEastAsia" w:hAnsi="Arial" w:cs="Arial"/>
        <w:noProof/>
        <w:sz w:val="20"/>
      </w:rPr>
      <w:t>44</w:t>
    </w:r>
    <w:r w:rsidRPr="00451896">
      <w:rPr>
        <w:rFonts w:ascii="Arial" w:eastAsiaTheme="majorEastAsia" w:hAnsi="Arial" w:cs="Arial"/>
        <w:sz w:val="20"/>
      </w:rPr>
      <w:fldChar w:fldCharType="end"/>
    </w:r>
  </w:p>
  <w:p w14:paraId="54F5612D" w14:textId="77777777" w:rsidR="00CD0712" w:rsidRPr="00451896" w:rsidRDefault="00CD0712">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2BE9976B" w:rsidR="00CD0712" w:rsidRPr="00451896" w:rsidRDefault="00CD0712"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5E7358" w:rsidRPr="005E7358">
      <w:rPr>
        <w:rFonts w:ascii="Arial" w:eastAsiaTheme="majorEastAsia" w:hAnsi="Arial" w:cs="Arial"/>
        <w:noProof/>
        <w:sz w:val="20"/>
      </w:rPr>
      <w:t>X</w:t>
    </w:r>
    <w:r w:rsidRPr="00451896">
      <w:rPr>
        <w:rFonts w:ascii="Arial" w:eastAsiaTheme="majorEastAsia" w:hAnsi="Arial" w:cs="Arial"/>
        <w:sz w:val="20"/>
      </w:rPr>
      <w:fldChar w:fldCharType="end"/>
    </w:r>
  </w:p>
  <w:p w14:paraId="3724DC06" w14:textId="77777777" w:rsidR="00CD0712" w:rsidRPr="00451896" w:rsidRDefault="00CD0712">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0EA98" w14:textId="77777777" w:rsidR="00850692" w:rsidRDefault="00850692" w:rsidP="00AD0E32">
      <w:r>
        <w:separator/>
      </w:r>
    </w:p>
  </w:footnote>
  <w:footnote w:type="continuationSeparator" w:id="0">
    <w:p w14:paraId="1C488650" w14:textId="77777777" w:rsidR="00850692" w:rsidRDefault="00850692"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206DA" w14:textId="77777777" w:rsidR="00CD0712" w:rsidRDefault="00CD071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1CCA14C4" w:rsidR="00CD0712" w:rsidRPr="00451896" w:rsidRDefault="00CD0712"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636299">
      <w:rPr>
        <w:rFonts w:ascii="Arial" w:eastAsiaTheme="majorEastAsia" w:hAnsi="Arial" w:cs="Arial"/>
        <w:sz w:val="20"/>
      </w:rPr>
      <w:fldChar w:fldCharType="separate"/>
    </w:r>
    <w:r w:rsidR="00636299">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CD0712" w:rsidRPr="004744C8" w:rsidRDefault="00CD0712"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B9982" w14:textId="77777777" w:rsidR="00CD0712" w:rsidRDefault="00CD0712">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B0B175C" w:rsidR="00CD0712" w:rsidRPr="00C8219C" w:rsidRDefault="00CD0712"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5E7358">
      <w:rPr>
        <w:rFonts w:ascii="Arial" w:eastAsiaTheme="majorEastAsia" w:hAnsi="Arial" w:cs="Arial"/>
        <w:sz w:val="20"/>
      </w:rPr>
      <w:fldChar w:fldCharType="separate"/>
    </w:r>
    <w:r w:rsidR="005E7358">
      <w:rPr>
        <w:rFonts w:ascii="Arial" w:eastAsiaTheme="majorEastAsia" w:hAnsi="Arial" w:cs="Arial"/>
        <w:noProof/>
        <w:sz w:val="20"/>
      </w:rPr>
      <w:t>Validier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0"/>
  </w:num>
  <w:num w:numId="2">
    <w:abstractNumId w:val="25"/>
  </w:num>
  <w:num w:numId="3">
    <w:abstractNumId w:val="11"/>
  </w:num>
  <w:num w:numId="4">
    <w:abstractNumId w:val="22"/>
  </w:num>
  <w:num w:numId="5">
    <w:abstractNumId w:val="10"/>
  </w:num>
  <w:num w:numId="6">
    <w:abstractNumId w:val="24"/>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1"/>
  </w:num>
  <w:num w:numId="18">
    <w:abstractNumId w:val="17"/>
  </w:num>
  <w:num w:numId="19">
    <w:abstractNumId w:val="15"/>
  </w:num>
  <w:num w:numId="20">
    <w:abstractNumId w:val="23"/>
  </w:num>
  <w:num w:numId="21">
    <w:abstractNumId w:val="12"/>
  </w:num>
  <w:num w:numId="22">
    <w:abstractNumId w:val="26"/>
  </w:num>
  <w:num w:numId="23">
    <w:abstractNumId w:val="16"/>
  </w:num>
  <w:num w:numId="24">
    <w:abstractNumId w:val="18"/>
  </w:num>
  <w:num w:numId="25">
    <w:abstractNumId w:val="13"/>
  </w:num>
  <w:num w:numId="26">
    <w:abstractNumId w:val="27"/>
  </w:num>
  <w:num w:numId="27">
    <w:abstractNumId w:val="28"/>
  </w:num>
  <w:num w:numId="28">
    <w:abstractNumId w:val="14"/>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3BB0"/>
    <w:rsid w:val="00004506"/>
    <w:rsid w:val="00004E6B"/>
    <w:rsid w:val="00005748"/>
    <w:rsid w:val="000100C2"/>
    <w:rsid w:val="00010A7C"/>
    <w:rsid w:val="00011000"/>
    <w:rsid w:val="000111F0"/>
    <w:rsid w:val="0001250A"/>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6438"/>
    <w:rsid w:val="000471CE"/>
    <w:rsid w:val="0004779D"/>
    <w:rsid w:val="000507D0"/>
    <w:rsid w:val="00053EA8"/>
    <w:rsid w:val="000546EA"/>
    <w:rsid w:val="00056945"/>
    <w:rsid w:val="00056C7C"/>
    <w:rsid w:val="00057AE6"/>
    <w:rsid w:val="0006262F"/>
    <w:rsid w:val="00065A4A"/>
    <w:rsid w:val="0006733D"/>
    <w:rsid w:val="000677EF"/>
    <w:rsid w:val="00067C56"/>
    <w:rsid w:val="00067C97"/>
    <w:rsid w:val="00070A6E"/>
    <w:rsid w:val="000714B6"/>
    <w:rsid w:val="00071554"/>
    <w:rsid w:val="00072CB2"/>
    <w:rsid w:val="00074800"/>
    <w:rsid w:val="000756D1"/>
    <w:rsid w:val="00080135"/>
    <w:rsid w:val="00084782"/>
    <w:rsid w:val="0008698F"/>
    <w:rsid w:val="00087FDA"/>
    <w:rsid w:val="0009041A"/>
    <w:rsid w:val="00092022"/>
    <w:rsid w:val="00093A60"/>
    <w:rsid w:val="00096801"/>
    <w:rsid w:val="000A4662"/>
    <w:rsid w:val="000B0804"/>
    <w:rsid w:val="000B0BEA"/>
    <w:rsid w:val="000B334F"/>
    <w:rsid w:val="000B3782"/>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32BE"/>
    <w:rsid w:val="000E4469"/>
    <w:rsid w:val="000E5945"/>
    <w:rsid w:val="000E5F99"/>
    <w:rsid w:val="000E78C8"/>
    <w:rsid w:val="000F0B60"/>
    <w:rsid w:val="000F2AC4"/>
    <w:rsid w:val="000F4120"/>
    <w:rsid w:val="000F429C"/>
    <w:rsid w:val="000F470E"/>
    <w:rsid w:val="000F660C"/>
    <w:rsid w:val="00100ADC"/>
    <w:rsid w:val="00102987"/>
    <w:rsid w:val="00105B23"/>
    <w:rsid w:val="00105F7C"/>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64D1"/>
    <w:rsid w:val="001274F5"/>
    <w:rsid w:val="001274FE"/>
    <w:rsid w:val="001316B0"/>
    <w:rsid w:val="00132A02"/>
    <w:rsid w:val="00136666"/>
    <w:rsid w:val="00140DCB"/>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ED4"/>
    <w:rsid w:val="00212724"/>
    <w:rsid w:val="002169F4"/>
    <w:rsid w:val="002219A4"/>
    <w:rsid w:val="00225A97"/>
    <w:rsid w:val="00230640"/>
    <w:rsid w:val="002309C1"/>
    <w:rsid w:val="002323BD"/>
    <w:rsid w:val="00232D28"/>
    <w:rsid w:val="00240741"/>
    <w:rsid w:val="0024089F"/>
    <w:rsid w:val="00240C3B"/>
    <w:rsid w:val="00240C91"/>
    <w:rsid w:val="00244AF1"/>
    <w:rsid w:val="002454EB"/>
    <w:rsid w:val="0024560A"/>
    <w:rsid w:val="00245FBB"/>
    <w:rsid w:val="002460F3"/>
    <w:rsid w:val="002510A9"/>
    <w:rsid w:val="002539D2"/>
    <w:rsid w:val="002548A3"/>
    <w:rsid w:val="00255A3B"/>
    <w:rsid w:val="00255ECE"/>
    <w:rsid w:val="00257212"/>
    <w:rsid w:val="0026262E"/>
    <w:rsid w:val="0026275B"/>
    <w:rsid w:val="0026321F"/>
    <w:rsid w:val="00264453"/>
    <w:rsid w:val="00264A76"/>
    <w:rsid w:val="00267651"/>
    <w:rsid w:val="00270952"/>
    <w:rsid w:val="00273FA1"/>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6C8F"/>
    <w:rsid w:val="002B27DE"/>
    <w:rsid w:val="002B330E"/>
    <w:rsid w:val="002B50B7"/>
    <w:rsid w:val="002B5945"/>
    <w:rsid w:val="002B6692"/>
    <w:rsid w:val="002C018D"/>
    <w:rsid w:val="002C34A7"/>
    <w:rsid w:val="002C3EA8"/>
    <w:rsid w:val="002C43DB"/>
    <w:rsid w:val="002C580B"/>
    <w:rsid w:val="002C5B89"/>
    <w:rsid w:val="002C7B7A"/>
    <w:rsid w:val="002D37B4"/>
    <w:rsid w:val="002D4B8C"/>
    <w:rsid w:val="002D5BEA"/>
    <w:rsid w:val="002D6F44"/>
    <w:rsid w:val="002D745C"/>
    <w:rsid w:val="002E1426"/>
    <w:rsid w:val="002E2C66"/>
    <w:rsid w:val="002E329A"/>
    <w:rsid w:val="002E55AD"/>
    <w:rsid w:val="002F05E3"/>
    <w:rsid w:val="002F071C"/>
    <w:rsid w:val="002F0A46"/>
    <w:rsid w:val="002F29BE"/>
    <w:rsid w:val="002F3F0C"/>
    <w:rsid w:val="002F52DC"/>
    <w:rsid w:val="00301353"/>
    <w:rsid w:val="00306259"/>
    <w:rsid w:val="0030676D"/>
    <w:rsid w:val="00306A3D"/>
    <w:rsid w:val="00310459"/>
    <w:rsid w:val="00310EA2"/>
    <w:rsid w:val="00311F25"/>
    <w:rsid w:val="003122B3"/>
    <w:rsid w:val="00313451"/>
    <w:rsid w:val="00314C2A"/>
    <w:rsid w:val="003151F0"/>
    <w:rsid w:val="00320A15"/>
    <w:rsid w:val="00324A98"/>
    <w:rsid w:val="00325639"/>
    <w:rsid w:val="00326706"/>
    <w:rsid w:val="003315EA"/>
    <w:rsid w:val="00331869"/>
    <w:rsid w:val="0033511B"/>
    <w:rsid w:val="00337CD2"/>
    <w:rsid w:val="003423F3"/>
    <w:rsid w:val="003430D5"/>
    <w:rsid w:val="00344BA0"/>
    <w:rsid w:val="0034552E"/>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86C"/>
    <w:rsid w:val="00374C61"/>
    <w:rsid w:val="003757F3"/>
    <w:rsid w:val="00381D8F"/>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44FB"/>
    <w:rsid w:val="003F465D"/>
    <w:rsid w:val="003F506B"/>
    <w:rsid w:val="003F6CF2"/>
    <w:rsid w:val="00400FEA"/>
    <w:rsid w:val="00401080"/>
    <w:rsid w:val="004012DA"/>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E19"/>
    <w:rsid w:val="00420AC3"/>
    <w:rsid w:val="00420FBB"/>
    <w:rsid w:val="00423909"/>
    <w:rsid w:val="00424B99"/>
    <w:rsid w:val="00424E36"/>
    <w:rsid w:val="00425FD2"/>
    <w:rsid w:val="0043020D"/>
    <w:rsid w:val="00435001"/>
    <w:rsid w:val="00437529"/>
    <w:rsid w:val="0044177E"/>
    <w:rsid w:val="00443851"/>
    <w:rsid w:val="00445D5F"/>
    <w:rsid w:val="00451896"/>
    <w:rsid w:val="00452165"/>
    <w:rsid w:val="00455C45"/>
    <w:rsid w:val="00456249"/>
    <w:rsid w:val="00456412"/>
    <w:rsid w:val="00460505"/>
    <w:rsid w:val="00462FE3"/>
    <w:rsid w:val="004630F7"/>
    <w:rsid w:val="004634BC"/>
    <w:rsid w:val="0046398D"/>
    <w:rsid w:val="0046529E"/>
    <w:rsid w:val="00465C54"/>
    <w:rsid w:val="00465F9B"/>
    <w:rsid w:val="004663D8"/>
    <w:rsid w:val="00470DDE"/>
    <w:rsid w:val="0047174B"/>
    <w:rsid w:val="004744C8"/>
    <w:rsid w:val="004751A8"/>
    <w:rsid w:val="004759A0"/>
    <w:rsid w:val="0047709F"/>
    <w:rsid w:val="00481873"/>
    <w:rsid w:val="00482C50"/>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C38"/>
    <w:rsid w:val="004F3C9E"/>
    <w:rsid w:val="004F615E"/>
    <w:rsid w:val="004F6BD5"/>
    <w:rsid w:val="004F7C3B"/>
    <w:rsid w:val="004F7F70"/>
    <w:rsid w:val="00501924"/>
    <w:rsid w:val="00502384"/>
    <w:rsid w:val="005037D0"/>
    <w:rsid w:val="00503B51"/>
    <w:rsid w:val="00503CB8"/>
    <w:rsid w:val="0050716C"/>
    <w:rsid w:val="00510D5C"/>
    <w:rsid w:val="00511D35"/>
    <w:rsid w:val="00515AD6"/>
    <w:rsid w:val="00515B9D"/>
    <w:rsid w:val="0051731D"/>
    <w:rsid w:val="00521A34"/>
    <w:rsid w:val="005311E4"/>
    <w:rsid w:val="005322B9"/>
    <w:rsid w:val="005326DF"/>
    <w:rsid w:val="0053340C"/>
    <w:rsid w:val="005345EA"/>
    <w:rsid w:val="00543622"/>
    <w:rsid w:val="00543CD7"/>
    <w:rsid w:val="00544714"/>
    <w:rsid w:val="00546B43"/>
    <w:rsid w:val="005474A1"/>
    <w:rsid w:val="00550CDE"/>
    <w:rsid w:val="00553A52"/>
    <w:rsid w:val="00553B6B"/>
    <w:rsid w:val="00555047"/>
    <w:rsid w:val="005572B2"/>
    <w:rsid w:val="00557D6A"/>
    <w:rsid w:val="00560018"/>
    <w:rsid w:val="0056026F"/>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87146"/>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2D64"/>
    <w:rsid w:val="005C5CE5"/>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4A32"/>
    <w:rsid w:val="006058C8"/>
    <w:rsid w:val="006061BE"/>
    <w:rsid w:val="00611637"/>
    <w:rsid w:val="0061199B"/>
    <w:rsid w:val="00614EC7"/>
    <w:rsid w:val="00614EC9"/>
    <w:rsid w:val="006164BD"/>
    <w:rsid w:val="0061753E"/>
    <w:rsid w:val="00623451"/>
    <w:rsid w:val="00623758"/>
    <w:rsid w:val="006305AB"/>
    <w:rsid w:val="00630632"/>
    <w:rsid w:val="00631B25"/>
    <w:rsid w:val="00633058"/>
    <w:rsid w:val="00634CAB"/>
    <w:rsid w:val="00636299"/>
    <w:rsid w:val="00636406"/>
    <w:rsid w:val="00636411"/>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21C0"/>
    <w:rsid w:val="006722BF"/>
    <w:rsid w:val="00673A74"/>
    <w:rsid w:val="00675B9A"/>
    <w:rsid w:val="0067682E"/>
    <w:rsid w:val="00681B8F"/>
    <w:rsid w:val="00681E39"/>
    <w:rsid w:val="00684EFC"/>
    <w:rsid w:val="006905AB"/>
    <w:rsid w:val="00691526"/>
    <w:rsid w:val="00691567"/>
    <w:rsid w:val="0069239C"/>
    <w:rsid w:val="00693AA5"/>
    <w:rsid w:val="00695901"/>
    <w:rsid w:val="00697173"/>
    <w:rsid w:val="006976EF"/>
    <w:rsid w:val="006A32DB"/>
    <w:rsid w:val="006A362E"/>
    <w:rsid w:val="006A47DA"/>
    <w:rsid w:val="006B1A90"/>
    <w:rsid w:val="006B1CC7"/>
    <w:rsid w:val="006B394A"/>
    <w:rsid w:val="006B7CA0"/>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F0"/>
    <w:rsid w:val="006E5548"/>
    <w:rsid w:val="006E74D4"/>
    <w:rsid w:val="006F10B9"/>
    <w:rsid w:val="006F1905"/>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2B45"/>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D35"/>
    <w:rsid w:val="00760F62"/>
    <w:rsid w:val="007642C6"/>
    <w:rsid w:val="00765E71"/>
    <w:rsid w:val="00771804"/>
    <w:rsid w:val="007722CD"/>
    <w:rsid w:val="00773C2A"/>
    <w:rsid w:val="00774916"/>
    <w:rsid w:val="00781BC2"/>
    <w:rsid w:val="00781D7B"/>
    <w:rsid w:val="00782243"/>
    <w:rsid w:val="00782A69"/>
    <w:rsid w:val="007831A2"/>
    <w:rsid w:val="0078367D"/>
    <w:rsid w:val="007838EF"/>
    <w:rsid w:val="007862F9"/>
    <w:rsid w:val="00786AAA"/>
    <w:rsid w:val="00787A1A"/>
    <w:rsid w:val="00787B97"/>
    <w:rsid w:val="00787E4B"/>
    <w:rsid w:val="00787F13"/>
    <w:rsid w:val="00791637"/>
    <w:rsid w:val="007937B7"/>
    <w:rsid w:val="00794463"/>
    <w:rsid w:val="00794775"/>
    <w:rsid w:val="00794A5A"/>
    <w:rsid w:val="007956AF"/>
    <w:rsid w:val="007A03E3"/>
    <w:rsid w:val="007A2FB6"/>
    <w:rsid w:val="007A3DA1"/>
    <w:rsid w:val="007A7348"/>
    <w:rsid w:val="007B04CE"/>
    <w:rsid w:val="007B1D66"/>
    <w:rsid w:val="007B4A5E"/>
    <w:rsid w:val="007B5C67"/>
    <w:rsid w:val="007B7D7C"/>
    <w:rsid w:val="007C1751"/>
    <w:rsid w:val="007C19FF"/>
    <w:rsid w:val="007C6C65"/>
    <w:rsid w:val="007C6F8C"/>
    <w:rsid w:val="007C7495"/>
    <w:rsid w:val="007D07D8"/>
    <w:rsid w:val="007D150C"/>
    <w:rsid w:val="007D18CD"/>
    <w:rsid w:val="007D2556"/>
    <w:rsid w:val="007D39AE"/>
    <w:rsid w:val="007D4E71"/>
    <w:rsid w:val="007D4EBD"/>
    <w:rsid w:val="007D6D73"/>
    <w:rsid w:val="007D7F01"/>
    <w:rsid w:val="007E0FA8"/>
    <w:rsid w:val="007E3083"/>
    <w:rsid w:val="007E3231"/>
    <w:rsid w:val="007E7B31"/>
    <w:rsid w:val="007F0AA8"/>
    <w:rsid w:val="007F1C2A"/>
    <w:rsid w:val="007F42AC"/>
    <w:rsid w:val="007F6635"/>
    <w:rsid w:val="007F6748"/>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7388"/>
    <w:rsid w:val="00837A7D"/>
    <w:rsid w:val="008416EE"/>
    <w:rsid w:val="00841D93"/>
    <w:rsid w:val="00842542"/>
    <w:rsid w:val="008435D5"/>
    <w:rsid w:val="008445C7"/>
    <w:rsid w:val="00845104"/>
    <w:rsid w:val="00845AE0"/>
    <w:rsid w:val="008465F8"/>
    <w:rsid w:val="008473EF"/>
    <w:rsid w:val="00850692"/>
    <w:rsid w:val="00851FC0"/>
    <w:rsid w:val="008534FD"/>
    <w:rsid w:val="0085350B"/>
    <w:rsid w:val="0085478A"/>
    <w:rsid w:val="00857CE4"/>
    <w:rsid w:val="008602A8"/>
    <w:rsid w:val="00860F87"/>
    <w:rsid w:val="0086114D"/>
    <w:rsid w:val="008612A3"/>
    <w:rsid w:val="008616EB"/>
    <w:rsid w:val="0086215F"/>
    <w:rsid w:val="0086337B"/>
    <w:rsid w:val="00864B83"/>
    <w:rsid w:val="008665A1"/>
    <w:rsid w:val="008703BA"/>
    <w:rsid w:val="00872251"/>
    <w:rsid w:val="008733C1"/>
    <w:rsid w:val="008736BF"/>
    <w:rsid w:val="00874A6F"/>
    <w:rsid w:val="0087650C"/>
    <w:rsid w:val="00877866"/>
    <w:rsid w:val="00880015"/>
    <w:rsid w:val="00880A2E"/>
    <w:rsid w:val="00880CC7"/>
    <w:rsid w:val="00882142"/>
    <w:rsid w:val="008831CB"/>
    <w:rsid w:val="008833C3"/>
    <w:rsid w:val="00883A72"/>
    <w:rsid w:val="00885364"/>
    <w:rsid w:val="00885AA6"/>
    <w:rsid w:val="008902B3"/>
    <w:rsid w:val="00890BF3"/>
    <w:rsid w:val="008A0753"/>
    <w:rsid w:val="008A0A1C"/>
    <w:rsid w:val="008A5FE1"/>
    <w:rsid w:val="008A6387"/>
    <w:rsid w:val="008B0C86"/>
    <w:rsid w:val="008B1716"/>
    <w:rsid w:val="008B5036"/>
    <w:rsid w:val="008B5475"/>
    <w:rsid w:val="008B5569"/>
    <w:rsid w:val="008C00D7"/>
    <w:rsid w:val="008C0B2C"/>
    <w:rsid w:val="008C14A4"/>
    <w:rsid w:val="008C2668"/>
    <w:rsid w:val="008C6A70"/>
    <w:rsid w:val="008C6D7C"/>
    <w:rsid w:val="008D1891"/>
    <w:rsid w:val="008D1FC2"/>
    <w:rsid w:val="008D5A93"/>
    <w:rsid w:val="008D5C55"/>
    <w:rsid w:val="008D5E62"/>
    <w:rsid w:val="008E25F1"/>
    <w:rsid w:val="008E4A61"/>
    <w:rsid w:val="008E4EF6"/>
    <w:rsid w:val="008E6219"/>
    <w:rsid w:val="008F21AA"/>
    <w:rsid w:val="008F293F"/>
    <w:rsid w:val="008F2B40"/>
    <w:rsid w:val="008F30F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F23"/>
    <w:rsid w:val="00915A82"/>
    <w:rsid w:val="009179E2"/>
    <w:rsid w:val="00920829"/>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2577"/>
    <w:rsid w:val="0096319C"/>
    <w:rsid w:val="0096365C"/>
    <w:rsid w:val="00964BFD"/>
    <w:rsid w:val="00973222"/>
    <w:rsid w:val="0097380A"/>
    <w:rsid w:val="00974723"/>
    <w:rsid w:val="0098038F"/>
    <w:rsid w:val="009809C6"/>
    <w:rsid w:val="0098147D"/>
    <w:rsid w:val="00981F98"/>
    <w:rsid w:val="009828C8"/>
    <w:rsid w:val="00982971"/>
    <w:rsid w:val="0098321E"/>
    <w:rsid w:val="00986E2A"/>
    <w:rsid w:val="00987FDA"/>
    <w:rsid w:val="009910D8"/>
    <w:rsid w:val="009943C3"/>
    <w:rsid w:val="009A2B49"/>
    <w:rsid w:val="009A358F"/>
    <w:rsid w:val="009A3FC4"/>
    <w:rsid w:val="009A5F73"/>
    <w:rsid w:val="009A64A9"/>
    <w:rsid w:val="009A6B6E"/>
    <w:rsid w:val="009B0997"/>
    <w:rsid w:val="009B28F6"/>
    <w:rsid w:val="009B40ED"/>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42D9"/>
    <w:rsid w:val="009D5B14"/>
    <w:rsid w:val="009D7FDC"/>
    <w:rsid w:val="009E0E09"/>
    <w:rsid w:val="009E1BF5"/>
    <w:rsid w:val="009E1C0E"/>
    <w:rsid w:val="009E322A"/>
    <w:rsid w:val="009E5B66"/>
    <w:rsid w:val="009F234E"/>
    <w:rsid w:val="009F28F2"/>
    <w:rsid w:val="009F3F2B"/>
    <w:rsid w:val="009F3FD8"/>
    <w:rsid w:val="00A0137E"/>
    <w:rsid w:val="00A01B31"/>
    <w:rsid w:val="00A03553"/>
    <w:rsid w:val="00A0475D"/>
    <w:rsid w:val="00A05AA5"/>
    <w:rsid w:val="00A06016"/>
    <w:rsid w:val="00A0683E"/>
    <w:rsid w:val="00A07CEC"/>
    <w:rsid w:val="00A108A1"/>
    <w:rsid w:val="00A128AF"/>
    <w:rsid w:val="00A1366A"/>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2783"/>
    <w:rsid w:val="00A431C3"/>
    <w:rsid w:val="00A43329"/>
    <w:rsid w:val="00A453DE"/>
    <w:rsid w:val="00A45568"/>
    <w:rsid w:val="00A4772F"/>
    <w:rsid w:val="00A47E07"/>
    <w:rsid w:val="00A5198E"/>
    <w:rsid w:val="00A524E1"/>
    <w:rsid w:val="00A54D8A"/>
    <w:rsid w:val="00A569E3"/>
    <w:rsid w:val="00A56C3B"/>
    <w:rsid w:val="00A56E05"/>
    <w:rsid w:val="00A577D0"/>
    <w:rsid w:val="00A6076B"/>
    <w:rsid w:val="00A61097"/>
    <w:rsid w:val="00A61942"/>
    <w:rsid w:val="00A61B49"/>
    <w:rsid w:val="00A6230B"/>
    <w:rsid w:val="00A63C7E"/>
    <w:rsid w:val="00A63D6D"/>
    <w:rsid w:val="00A65DFD"/>
    <w:rsid w:val="00A70378"/>
    <w:rsid w:val="00A74268"/>
    <w:rsid w:val="00A74971"/>
    <w:rsid w:val="00A74993"/>
    <w:rsid w:val="00A75906"/>
    <w:rsid w:val="00A76A3E"/>
    <w:rsid w:val="00A76D6E"/>
    <w:rsid w:val="00A772CB"/>
    <w:rsid w:val="00A7773A"/>
    <w:rsid w:val="00A77EB7"/>
    <w:rsid w:val="00A81DC4"/>
    <w:rsid w:val="00A831E4"/>
    <w:rsid w:val="00A8377A"/>
    <w:rsid w:val="00A84B59"/>
    <w:rsid w:val="00A86A75"/>
    <w:rsid w:val="00A87849"/>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2BCA"/>
    <w:rsid w:val="00AF2ED9"/>
    <w:rsid w:val="00AF762F"/>
    <w:rsid w:val="00B012EB"/>
    <w:rsid w:val="00B02630"/>
    <w:rsid w:val="00B0491F"/>
    <w:rsid w:val="00B069EF"/>
    <w:rsid w:val="00B114EB"/>
    <w:rsid w:val="00B11D18"/>
    <w:rsid w:val="00B12CBB"/>
    <w:rsid w:val="00B12ED3"/>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52DB"/>
    <w:rsid w:val="00B65464"/>
    <w:rsid w:val="00B656E1"/>
    <w:rsid w:val="00B6689E"/>
    <w:rsid w:val="00B67518"/>
    <w:rsid w:val="00B7122A"/>
    <w:rsid w:val="00B720C6"/>
    <w:rsid w:val="00B835FD"/>
    <w:rsid w:val="00B8397E"/>
    <w:rsid w:val="00B84F3C"/>
    <w:rsid w:val="00B878F9"/>
    <w:rsid w:val="00B87CBB"/>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59"/>
    <w:rsid w:val="00CB34C9"/>
    <w:rsid w:val="00CB52B4"/>
    <w:rsid w:val="00CB590E"/>
    <w:rsid w:val="00CB5925"/>
    <w:rsid w:val="00CB6417"/>
    <w:rsid w:val="00CB6836"/>
    <w:rsid w:val="00CB7AD7"/>
    <w:rsid w:val="00CC0866"/>
    <w:rsid w:val="00CC1F1F"/>
    <w:rsid w:val="00CC28B5"/>
    <w:rsid w:val="00CC2DD0"/>
    <w:rsid w:val="00CC3FD2"/>
    <w:rsid w:val="00CC4187"/>
    <w:rsid w:val="00CC457F"/>
    <w:rsid w:val="00CC6CCE"/>
    <w:rsid w:val="00CC7B1A"/>
    <w:rsid w:val="00CC7DAD"/>
    <w:rsid w:val="00CD0712"/>
    <w:rsid w:val="00CD0A97"/>
    <w:rsid w:val="00CD389F"/>
    <w:rsid w:val="00CD4849"/>
    <w:rsid w:val="00CD54A2"/>
    <w:rsid w:val="00CE0467"/>
    <w:rsid w:val="00CE27F5"/>
    <w:rsid w:val="00CE2FDA"/>
    <w:rsid w:val="00CE325A"/>
    <w:rsid w:val="00CE392F"/>
    <w:rsid w:val="00CE5D52"/>
    <w:rsid w:val="00CF03BC"/>
    <w:rsid w:val="00CF122A"/>
    <w:rsid w:val="00CF1420"/>
    <w:rsid w:val="00CF195E"/>
    <w:rsid w:val="00CF3BA5"/>
    <w:rsid w:val="00CF55BA"/>
    <w:rsid w:val="00CF640D"/>
    <w:rsid w:val="00CF7111"/>
    <w:rsid w:val="00CF7599"/>
    <w:rsid w:val="00CF79FE"/>
    <w:rsid w:val="00D0154D"/>
    <w:rsid w:val="00D06D16"/>
    <w:rsid w:val="00D07F1B"/>
    <w:rsid w:val="00D10A3F"/>
    <w:rsid w:val="00D10BD3"/>
    <w:rsid w:val="00D11796"/>
    <w:rsid w:val="00D12C68"/>
    <w:rsid w:val="00D164D4"/>
    <w:rsid w:val="00D17BFA"/>
    <w:rsid w:val="00D20169"/>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61D7"/>
    <w:rsid w:val="00D51F7F"/>
    <w:rsid w:val="00D525F4"/>
    <w:rsid w:val="00D53656"/>
    <w:rsid w:val="00D5557B"/>
    <w:rsid w:val="00D55F77"/>
    <w:rsid w:val="00D5611D"/>
    <w:rsid w:val="00D56167"/>
    <w:rsid w:val="00D565B4"/>
    <w:rsid w:val="00D567B9"/>
    <w:rsid w:val="00D60F90"/>
    <w:rsid w:val="00D624CC"/>
    <w:rsid w:val="00D63178"/>
    <w:rsid w:val="00D653FA"/>
    <w:rsid w:val="00D7069E"/>
    <w:rsid w:val="00D70E79"/>
    <w:rsid w:val="00D71BA0"/>
    <w:rsid w:val="00D73969"/>
    <w:rsid w:val="00D749F2"/>
    <w:rsid w:val="00D75B6C"/>
    <w:rsid w:val="00D76404"/>
    <w:rsid w:val="00D76F38"/>
    <w:rsid w:val="00D7789C"/>
    <w:rsid w:val="00D80769"/>
    <w:rsid w:val="00D85907"/>
    <w:rsid w:val="00D863A5"/>
    <w:rsid w:val="00D90854"/>
    <w:rsid w:val="00D91203"/>
    <w:rsid w:val="00D9123F"/>
    <w:rsid w:val="00D9368B"/>
    <w:rsid w:val="00D94473"/>
    <w:rsid w:val="00D964CF"/>
    <w:rsid w:val="00DA052C"/>
    <w:rsid w:val="00DA15F0"/>
    <w:rsid w:val="00DA19C5"/>
    <w:rsid w:val="00DA5B87"/>
    <w:rsid w:val="00DA70A8"/>
    <w:rsid w:val="00DA7CF6"/>
    <w:rsid w:val="00DB1811"/>
    <w:rsid w:val="00DB40A5"/>
    <w:rsid w:val="00DB7389"/>
    <w:rsid w:val="00DC2FC4"/>
    <w:rsid w:val="00DC611C"/>
    <w:rsid w:val="00DC644C"/>
    <w:rsid w:val="00DC7643"/>
    <w:rsid w:val="00DD0288"/>
    <w:rsid w:val="00DD17DC"/>
    <w:rsid w:val="00DD74AD"/>
    <w:rsid w:val="00DD7E92"/>
    <w:rsid w:val="00DE3047"/>
    <w:rsid w:val="00DE39D9"/>
    <w:rsid w:val="00DE5476"/>
    <w:rsid w:val="00DE6313"/>
    <w:rsid w:val="00DE6EA4"/>
    <w:rsid w:val="00DE7B2F"/>
    <w:rsid w:val="00DF3B62"/>
    <w:rsid w:val="00DF41B0"/>
    <w:rsid w:val="00DF47E3"/>
    <w:rsid w:val="00DF5E62"/>
    <w:rsid w:val="00DF6C76"/>
    <w:rsid w:val="00DF70ED"/>
    <w:rsid w:val="00DF7ADC"/>
    <w:rsid w:val="00E009F1"/>
    <w:rsid w:val="00E00C97"/>
    <w:rsid w:val="00E00F88"/>
    <w:rsid w:val="00E01FEF"/>
    <w:rsid w:val="00E030FB"/>
    <w:rsid w:val="00E03B72"/>
    <w:rsid w:val="00E058A4"/>
    <w:rsid w:val="00E05BD6"/>
    <w:rsid w:val="00E05C68"/>
    <w:rsid w:val="00E05C88"/>
    <w:rsid w:val="00E0732B"/>
    <w:rsid w:val="00E07D6D"/>
    <w:rsid w:val="00E10AAB"/>
    <w:rsid w:val="00E11B17"/>
    <w:rsid w:val="00E132CD"/>
    <w:rsid w:val="00E17B9F"/>
    <w:rsid w:val="00E20679"/>
    <w:rsid w:val="00E25D14"/>
    <w:rsid w:val="00E264C5"/>
    <w:rsid w:val="00E26F99"/>
    <w:rsid w:val="00E27061"/>
    <w:rsid w:val="00E303A1"/>
    <w:rsid w:val="00E30A6A"/>
    <w:rsid w:val="00E30D29"/>
    <w:rsid w:val="00E3141F"/>
    <w:rsid w:val="00E3205E"/>
    <w:rsid w:val="00E320D5"/>
    <w:rsid w:val="00E3213B"/>
    <w:rsid w:val="00E35C21"/>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3EEE"/>
    <w:rsid w:val="00E97547"/>
    <w:rsid w:val="00EA0041"/>
    <w:rsid w:val="00EA02CC"/>
    <w:rsid w:val="00EA085A"/>
    <w:rsid w:val="00EA09DA"/>
    <w:rsid w:val="00EA2F33"/>
    <w:rsid w:val="00EA3E6F"/>
    <w:rsid w:val="00EA401B"/>
    <w:rsid w:val="00EA740C"/>
    <w:rsid w:val="00EB4ED3"/>
    <w:rsid w:val="00EB52D2"/>
    <w:rsid w:val="00EB65B6"/>
    <w:rsid w:val="00EB70F9"/>
    <w:rsid w:val="00EC38C2"/>
    <w:rsid w:val="00EC3CF0"/>
    <w:rsid w:val="00EC445C"/>
    <w:rsid w:val="00EC6003"/>
    <w:rsid w:val="00EC7544"/>
    <w:rsid w:val="00EC7782"/>
    <w:rsid w:val="00EC7C4C"/>
    <w:rsid w:val="00ED3C5F"/>
    <w:rsid w:val="00ED5114"/>
    <w:rsid w:val="00ED58FE"/>
    <w:rsid w:val="00ED6A5D"/>
    <w:rsid w:val="00ED6AD6"/>
    <w:rsid w:val="00ED75AA"/>
    <w:rsid w:val="00ED7E4C"/>
    <w:rsid w:val="00EE19E3"/>
    <w:rsid w:val="00EE1AAF"/>
    <w:rsid w:val="00EE1EF4"/>
    <w:rsid w:val="00EE2592"/>
    <w:rsid w:val="00EE2ABD"/>
    <w:rsid w:val="00EE2E84"/>
    <w:rsid w:val="00EF08CE"/>
    <w:rsid w:val="00EF1D00"/>
    <w:rsid w:val="00EF4A16"/>
    <w:rsid w:val="00EF4EEB"/>
    <w:rsid w:val="00EF7F03"/>
    <w:rsid w:val="00F0007E"/>
    <w:rsid w:val="00F03F10"/>
    <w:rsid w:val="00F04262"/>
    <w:rsid w:val="00F0753E"/>
    <w:rsid w:val="00F10C1B"/>
    <w:rsid w:val="00F111D1"/>
    <w:rsid w:val="00F121CC"/>
    <w:rsid w:val="00F125C2"/>
    <w:rsid w:val="00F12BE3"/>
    <w:rsid w:val="00F13807"/>
    <w:rsid w:val="00F15169"/>
    <w:rsid w:val="00F15BB5"/>
    <w:rsid w:val="00F1761A"/>
    <w:rsid w:val="00F17A4E"/>
    <w:rsid w:val="00F17B3E"/>
    <w:rsid w:val="00F17D60"/>
    <w:rsid w:val="00F20820"/>
    <w:rsid w:val="00F224F2"/>
    <w:rsid w:val="00F22DC4"/>
    <w:rsid w:val="00F23132"/>
    <w:rsid w:val="00F23219"/>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6BB"/>
    <w:rsid w:val="00F6670C"/>
    <w:rsid w:val="00F668F0"/>
    <w:rsid w:val="00F673BA"/>
    <w:rsid w:val="00F7097E"/>
    <w:rsid w:val="00F71139"/>
    <w:rsid w:val="00F717D9"/>
    <w:rsid w:val="00F71FB4"/>
    <w:rsid w:val="00F745DB"/>
    <w:rsid w:val="00F7534E"/>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2D8B"/>
    <w:rsid w:val="00FA5C76"/>
    <w:rsid w:val="00FB0B53"/>
    <w:rsid w:val="00FB0E21"/>
    <w:rsid w:val="00FB24AA"/>
    <w:rsid w:val="00FB29C2"/>
    <w:rsid w:val="00FB32BE"/>
    <w:rsid w:val="00FB5627"/>
    <w:rsid w:val="00FB60CF"/>
    <w:rsid w:val="00FB6B73"/>
    <w:rsid w:val="00FB702C"/>
    <w:rsid w:val="00FB72BD"/>
    <w:rsid w:val="00FB72FB"/>
    <w:rsid w:val="00FC0690"/>
    <w:rsid w:val="00FC0DED"/>
    <w:rsid w:val="00FC1CEC"/>
    <w:rsid w:val="00FC336A"/>
    <w:rsid w:val="00FC356D"/>
    <w:rsid w:val="00FC5358"/>
    <w:rsid w:val="00FC6958"/>
    <w:rsid w:val="00FC7526"/>
    <w:rsid w:val="00FC7942"/>
    <w:rsid w:val="00FD07FC"/>
    <w:rsid w:val="00FD15C5"/>
    <w:rsid w:val="00FD1BB3"/>
    <w:rsid w:val="00FD3231"/>
    <w:rsid w:val="00FD7304"/>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5.jpe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jpeg"/><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chart" Target="charts/chart3.xml"/><Relationship Id="rId37" Type="http://schemas.openxmlformats.org/officeDocument/2006/relationships/oleObject" Target="embeddings/oleObject1.bin"/><Relationship Id="rId40" Type="http://schemas.openxmlformats.org/officeDocument/2006/relationships/image" Target="media/image23.png"/><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eader" Target="header4.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4D4FE7-8AA1-4E82-8442-B3F951D94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65104</Words>
  <Characters>410157</Characters>
  <Application>Microsoft Office Word</Application>
  <DocSecurity>0</DocSecurity>
  <Lines>3417</Lines>
  <Paragraphs>94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7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27</cp:revision>
  <cp:lastPrinted>2017-03-01T20:52:00Z</cp:lastPrinted>
  <dcterms:created xsi:type="dcterms:W3CDTF">2016-12-14T14:52:00Z</dcterms:created>
  <dcterms:modified xsi:type="dcterms:W3CDTF">2017-03-01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